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73E2BF" w14:textId="2E52C509" w:rsidR="001E096A" w:rsidRPr="00207BC8" w:rsidRDefault="001E096A" w:rsidP="001E096A">
      <w:pPr>
        <w:jc w:val="center"/>
        <w:rPr>
          <w:b/>
        </w:rPr>
      </w:pPr>
      <w:r w:rsidRPr="00207BC8">
        <w:rPr>
          <w:b/>
        </w:rPr>
        <w:t>Phylogenomic analysis of an unusual biogeographic disjunction</w:t>
      </w:r>
      <w:r w:rsidR="00C37DF5">
        <w:rPr>
          <w:b/>
        </w:rPr>
        <w:t xml:space="preserve"> in the cotton tribe (Gossypieae)</w:t>
      </w:r>
    </w:p>
    <w:p w14:paraId="60CE6A03" w14:textId="7E80E552" w:rsidR="001E096A" w:rsidRDefault="006C0723" w:rsidP="001E096A">
      <w:r>
        <w:t>Corrinne</w:t>
      </w:r>
      <w:r w:rsidR="001E096A">
        <w:t xml:space="preserve"> E Grover, Mark A </w:t>
      </w:r>
      <w:proofErr w:type="spellStart"/>
      <w:r w:rsidR="001E096A">
        <w:t>Arick</w:t>
      </w:r>
      <w:proofErr w:type="spellEnd"/>
      <w:r w:rsidR="001E096A">
        <w:t xml:space="preserve"> I</w:t>
      </w:r>
      <w:r w:rsidR="001D7ED2">
        <w:t xml:space="preserve">I, Justin </w:t>
      </w:r>
      <w:r>
        <w:t xml:space="preserve">L. </w:t>
      </w:r>
      <w:r w:rsidR="001D7ED2">
        <w:t>Conover, Adam Thrash</w:t>
      </w:r>
      <w:r w:rsidR="001E096A">
        <w:t xml:space="preserve">, </w:t>
      </w:r>
      <w:proofErr w:type="spellStart"/>
      <w:r w:rsidR="002613A6">
        <w:t>Guanjing</w:t>
      </w:r>
      <w:proofErr w:type="spellEnd"/>
      <w:r w:rsidR="002613A6">
        <w:t xml:space="preserve"> Hu, </w:t>
      </w:r>
      <w:r w:rsidR="001E096A">
        <w:t xml:space="preserve">William S Sanders, </w:t>
      </w:r>
      <w:proofErr w:type="spellStart"/>
      <w:r w:rsidR="001E096A">
        <w:t>Rubab</w:t>
      </w:r>
      <w:proofErr w:type="spellEnd"/>
      <w:r w:rsidR="001E096A">
        <w:t xml:space="preserve"> </w:t>
      </w:r>
      <w:proofErr w:type="spellStart"/>
      <w:r w:rsidR="001E096A">
        <w:t>Naqvi</w:t>
      </w:r>
      <w:proofErr w:type="spellEnd"/>
      <w:r w:rsidR="001E096A">
        <w:t xml:space="preserve">, Muhammad </w:t>
      </w:r>
      <w:proofErr w:type="spellStart"/>
      <w:r w:rsidR="001E096A">
        <w:t>Farooq</w:t>
      </w:r>
      <w:proofErr w:type="spellEnd"/>
      <w:r w:rsidR="001E096A">
        <w:t>,</w:t>
      </w:r>
      <w:r w:rsidR="00D94147" w:rsidRPr="00D94147">
        <w:t xml:space="preserve"> </w:t>
      </w:r>
      <w:proofErr w:type="spellStart"/>
      <w:r w:rsidR="00D94147" w:rsidRPr="00D94147">
        <w:t>Xiaochong</w:t>
      </w:r>
      <w:proofErr w:type="spellEnd"/>
      <w:r w:rsidR="00D94147">
        <w:t xml:space="preserve"> </w:t>
      </w:r>
      <w:r w:rsidR="00FF27B6">
        <w:t>Li</w:t>
      </w:r>
      <w:r w:rsidR="00D94147">
        <w:t xml:space="preserve">, </w:t>
      </w:r>
      <w:r w:rsidR="00756A47">
        <w:t xml:space="preserve">Lei Gong, </w:t>
      </w:r>
      <w:r w:rsidR="001E096A">
        <w:t xml:space="preserve">Joann </w:t>
      </w:r>
      <w:proofErr w:type="spellStart"/>
      <w:r w:rsidR="001E096A">
        <w:t>Mudge</w:t>
      </w:r>
      <w:proofErr w:type="spellEnd"/>
      <w:r w:rsidR="001E096A">
        <w:t xml:space="preserve">, </w:t>
      </w:r>
      <w:proofErr w:type="spellStart"/>
      <w:r w:rsidR="001E096A">
        <w:t>Thiru</w:t>
      </w:r>
      <w:proofErr w:type="spellEnd"/>
      <w:r w:rsidR="001E096A">
        <w:t xml:space="preserve"> </w:t>
      </w:r>
      <w:proofErr w:type="spellStart"/>
      <w:r w:rsidR="001E096A">
        <w:t>Ramaraj</w:t>
      </w:r>
      <w:proofErr w:type="spellEnd"/>
      <w:r w:rsidR="001E096A">
        <w:t>, Joshua A Udall, Dani</w:t>
      </w:r>
      <w:r w:rsidR="007B6F34">
        <w:t xml:space="preserve">el G Peterson, Jodi </w:t>
      </w:r>
      <w:proofErr w:type="spellStart"/>
      <w:r w:rsidR="007B6F34">
        <w:t>Scheffler</w:t>
      </w:r>
      <w:proofErr w:type="spellEnd"/>
      <w:r w:rsidR="007B6F34">
        <w:t xml:space="preserve">, </w:t>
      </w:r>
      <w:r w:rsidR="00E83116">
        <w:t xml:space="preserve">Brian </w:t>
      </w:r>
      <w:proofErr w:type="spellStart"/>
      <w:r w:rsidR="00E83116">
        <w:t>Scheffler</w:t>
      </w:r>
      <w:proofErr w:type="spellEnd"/>
      <w:r w:rsidR="00E83116">
        <w:t xml:space="preserve">, </w:t>
      </w:r>
      <w:r w:rsidR="001E096A">
        <w:t xml:space="preserve">and </w:t>
      </w:r>
      <w:r w:rsidR="00E83116">
        <w:t>Jonathan F Wendel</w:t>
      </w:r>
    </w:p>
    <w:p w14:paraId="69C5F0DF" w14:textId="4291C9A8" w:rsidR="00AA5C4C" w:rsidRDefault="00AA5C4C">
      <w:r>
        <w:br w:type="page"/>
      </w:r>
    </w:p>
    <w:p w14:paraId="6DF202A7" w14:textId="77777777" w:rsidR="001E096A" w:rsidRDefault="001E096A" w:rsidP="001E096A"/>
    <w:p w14:paraId="69B6778C" w14:textId="77777777" w:rsidR="001E096A" w:rsidRPr="003D3D4C" w:rsidRDefault="00485F39" w:rsidP="001E096A">
      <w:pPr>
        <w:rPr>
          <w:b/>
        </w:rPr>
      </w:pPr>
      <w:r w:rsidRPr="003D3D4C">
        <w:rPr>
          <w:b/>
        </w:rPr>
        <w:t>Abstract</w:t>
      </w:r>
    </w:p>
    <w:p w14:paraId="18151C37" w14:textId="77777777" w:rsidR="00485F39" w:rsidRDefault="00485F39" w:rsidP="001E096A"/>
    <w:p w14:paraId="162FA17D" w14:textId="77777777" w:rsidR="00AA5C4C" w:rsidRDefault="00AA5C4C">
      <w:pPr>
        <w:rPr>
          <w:b/>
        </w:rPr>
      </w:pPr>
      <w:r>
        <w:rPr>
          <w:b/>
        </w:rPr>
        <w:br w:type="page"/>
      </w:r>
    </w:p>
    <w:p w14:paraId="7CE82219" w14:textId="785CAB96" w:rsidR="00485F39" w:rsidRPr="00C13819" w:rsidRDefault="00485F39" w:rsidP="001E096A">
      <w:pPr>
        <w:rPr>
          <w:b/>
        </w:rPr>
      </w:pPr>
      <w:r w:rsidRPr="00C13819">
        <w:rPr>
          <w:b/>
        </w:rPr>
        <w:lastRenderedPageBreak/>
        <w:t>Introduction</w:t>
      </w:r>
    </w:p>
    <w:p w14:paraId="70711B28" w14:textId="5810A683" w:rsidR="00FB78D6" w:rsidRDefault="00FB78D6" w:rsidP="001E096A">
      <w:r>
        <w:t xml:space="preserve">One of the intriguing </w:t>
      </w:r>
      <w:r w:rsidR="00AA5C4C">
        <w:t xml:space="preserve">evolutionary </w:t>
      </w:r>
      <w:r>
        <w:t xml:space="preserve">phenomena that </w:t>
      </w:r>
      <w:proofErr w:type="gramStart"/>
      <w:r>
        <w:t>characterizes</w:t>
      </w:r>
      <w:proofErr w:type="gramEnd"/>
      <w:r>
        <w:t xml:space="preserve"> </w:t>
      </w:r>
      <w:r w:rsidR="003E25AC">
        <w:t>the cotton tribe</w:t>
      </w:r>
      <w:r>
        <w:t xml:space="preserve">, </w:t>
      </w:r>
      <w:r>
        <w:rPr>
          <w:i/>
        </w:rPr>
        <w:t>Gossypieae</w:t>
      </w:r>
      <w:r>
        <w:t xml:space="preserve">, </w:t>
      </w:r>
      <w:r w:rsidR="003E25AC">
        <w:t xml:space="preserve">is </w:t>
      </w:r>
      <w:r w:rsidR="00AA5C4C">
        <w:t xml:space="preserve">the </w:t>
      </w:r>
      <w:r w:rsidR="003E25AC">
        <w:t>prevalence of long-distance, trans-oceanic dispersal</w:t>
      </w:r>
      <w:r w:rsidR="00470BB8">
        <w:t xml:space="preserve"> {Wendel, 2015 #126}</w:t>
      </w:r>
      <w:r>
        <w:rPr>
          <w:i/>
        </w:rPr>
        <w:t>.</w:t>
      </w:r>
      <w:r w:rsidR="0084460B">
        <w:t xml:space="preserve"> </w:t>
      </w:r>
      <w:r w:rsidR="00BC520F">
        <w:t xml:space="preserve">The most famous of these </w:t>
      </w:r>
      <w:r w:rsidR="00AA5C4C">
        <w:t>are in</w:t>
      </w:r>
      <w:r w:rsidR="00BC520F">
        <w:t xml:space="preserve"> the cotton genus </w:t>
      </w:r>
      <w:r w:rsidR="00AA5C4C">
        <w:t>(</w:t>
      </w:r>
      <w:r w:rsidR="00AA5C4C">
        <w:rPr>
          <w:i/>
        </w:rPr>
        <w:t>Gossypium</w:t>
      </w:r>
      <w:r w:rsidR="00AA5C4C">
        <w:t xml:space="preserve">), </w:t>
      </w:r>
      <w:r w:rsidR="009C09A1">
        <w:t xml:space="preserve">which includes </w:t>
      </w:r>
      <w:r w:rsidR="00B915D9">
        <w:t>the</w:t>
      </w:r>
      <w:r w:rsidR="00AA5C4C">
        <w:t xml:space="preserve"> intercontinental dispersal of an African species to the Americas in the mid-Pleistocene </w:t>
      </w:r>
      <w:r w:rsidR="00FA6621">
        <w:t>{Wendel, 1989 #14}</w:t>
      </w:r>
      <w:r w:rsidR="00B915D9">
        <w:t xml:space="preserve"> </w:t>
      </w:r>
      <w:r w:rsidR="00AA5C4C">
        <w:t xml:space="preserve">that gave rise to the New World allopolyploid cottons (including the primary cottons of commerce). Outside of </w:t>
      </w:r>
      <w:r w:rsidR="00AA5C4C" w:rsidRPr="00FA6621">
        <w:rPr>
          <w:i/>
        </w:rPr>
        <w:t>Gossypium</w:t>
      </w:r>
      <w:r w:rsidR="00580E02">
        <w:t xml:space="preserve">, multiple </w:t>
      </w:r>
      <w:r w:rsidR="00AA5C4C">
        <w:t xml:space="preserve">long-distance dispersals </w:t>
      </w:r>
      <w:r w:rsidR="00B915D9">
        <w:t>have occurred</w:t>
      </w:r>
      <w:r w:rsidR="00580E02">
        <w:t xml:space="preserve"> </w:t>
      </w:r>
      <w:r w:rsidR="00B915D9">
        <w:t>during the evolution of</w:t>
      </w:r>
      <w:r w:rsidR="009C09A1">
        <w:t xml:space="preserve"> </w:t>
      </w:r>
      <w:r w:rsidR="00580E02">
        <w:t xml:space="preserve">the </w:t>
      </w:r>
      <w:r w:rsidR="009C09A1">
        <w:t xml:space="preserve">tribe </w:t>
      </w:r>
      <w:r w:rsidR="00FA6621">
        <w:t>{</w:t>
      </w:r>
      <w:proofErr w:type="spellStart"/>
      <w:r w:rsidR="00FA6621">
        <w:t>Dejoode</w:t>
      </w:r>
      <w:proofErr w:type="spellEnd"/>
      <w:r w:rsidR="00FA6621">
        <w:t>, 1992 #1;Fryxell, 1979 #11;Stephens, 1958 #12;Stephens, 1966 #13;Wendel, 1989 #14;Wendel, 1992 #15;Wendel, 1990 #16;Wendel, 1990 #17;Wendel, 2003 #18;Seelanan, 1997 #19}</w:t>
      </w:r>
      <w:r w:rsidR="00580E02">
        <w:t>.</w:t>
      </w:r>
      <w:r w:rsidR="006259A8">
        <w:t xml:space="preserve"> </w:t>
      </w:r>
      <w:r w:rsidR="009C09A1">
        <w:t xml:space="preserve">One example </w:t>
      </w:r>
      <w:r w:rsidR="00FA6621">
        <w:t>includes</w:t>
      </w:r>
      <w:r w:rsidR="00B915D9">
        <w:t xml:space="preserve"> the</w:t>
      </w:r>
      <w:r w:rsidR="009C09A1">
        <w:t xml:space="preserve"> </w:t>
      </w:r>
      <w:r w:rsidR="00757F56">
        <w:t>sister genera</w:t>
      </w:r>
      <w:r w:rsidR="006259A8">
        <w:t xml:space="preserve"> </w:t>
      </w:r>
      <w:r w:rsidR="006259A8">
        <w:rPr>
          <w:i/>
        </w:rPr>
        <w:t xml:space="preserve">Kokia </w:t>
      </w:r>
      <w:r w:rsidR="00757F56">
        <w:t xml:space="preserve">and </w:t>
      </w:r>
      <w:r w:rsidR="00757F56">
        <w:rPr>
          <w:i/>
        </w:rPr>
        <w:t>Gossypioides</w:t>
      </w:r>
      <w:r w:rsidR="009C09A1">
        <w:t xml:space="preserve">, from Hawaii and </w:t>
      </w:r>
      <w:r w:rsidR="00FA6621">
        <w:t>southeast</w:t>
      </w:r>
      <w:r w:rsidR="009C09A1">
        <w:t xml:space="preserve"> Africa</w:t>
      </w:r>
      <w:r w:rsidR="00B915D9">
        <w:t>, respectively</w:t>
      </w:r>
      <w:r w:rsidR="006259A8">
        <w:t>.</w:t>
      </w:r>
      <w:r w:rsidR="006004F3">
        <w:t xml:space="preserve"> </w:t>
      </w:r>
      <w:r w:rsidR="00C37DF5">
        <w:t xml:space="preserve">Based on molecular divergence estimates derived from </w:t>
      </w:r>
      <w:r w:rsidR="00426D24">
        <w:t>both chloroplast and nuclear genes, t</w:t>
      </w:r>
      <w:r w:rsidR="006004F3">
        <w:t xml:space="preserve">hese </w:t>
      </w:r>
      <w:r w:rsidR="00B915D9">
        <w:t xml:space="preserve">two </w:t>
      </w:r>
      <w:r w:rsidR="006004F3">
        <w:t>genera</w:t>
      </w:r>
      <w:r w:rsidR="00C13819">
        <w:t xml:space="preserve"> </w:t>
      </w:r>
      <w:r w:rsidR="009C09A1">
        <w:t xml:space="preserve">are estimated to have </w:t>
      </w:r>
      <w:r w:rsidR="006004F3">
        <w:t xml:space="preserve">diverged from </w:t>
      </w:r>
      <w:r w:rsidR="00B915D9">
        <w:t>each other in the Pliocene, approximately 3</w:t>
      </w:r>
      <w:r w:rsidR="00B915D9" w:rsidRPr="00B915D9">
        <w:t xml:space="preserve"> </w:t>
      </w:r>
      <w:r w:rsidR="00B915D9">
        <w:t xml:space="preserve">million years ago (mya), and from </w:t>
      </w:r>
      <w:r w:rsidR="009C09A1">
        <w:rPr>
          <w:i/>
        </w:rPr>
        <w:t>Gossypium</w:t>
      </w:r>
      <w:r w:rsidR="009B49B6">
        <w:t xml:space="preserve"> during the Miocene</w:t>
      </w:r>
      <w:r w:rsidR="009C09A1">
        <w:t>,</w:t>
      </w:r>
      <w:r w:rsidR="006004F3">
        <w:t xml:space="preserve"> </w:t>
      </w:r>
      <w:r w:rsidR="00B915D9">
        <w:t xml:space="preserve">perhaps </w:t>
      </w:r>
      <w:r w:rsidR="006004F3">
        <w:t>10-15 mya</w:t>
      </w:r>
      <w:r w:rsidR="00B915D9">
        <w:t xml:space="preserve"> </w:t>
      </w:r>
      <w:r w:rsidR="00FA6621">
        <w:t>{</w:t>
      </w:r>
      <w:proofErr w:type="spellStart"/>
      <w:r w:rsidR="00FA6621">
        <w:t>Seelanan</w:t>
      </w:r>
      <w:proofErr w:type="spellEnd"/>
      <w:r w:rsidR="00FA6621">
        <w:t>, 1997 #19;Cronn, 2002 #26}</w:t>
      </w:r>
      <w:r w:rsidR="006004F3">
        <w:t>.</w:t>
      </w:r>
    </w:p>
    <w:p w14:paraId="65F1857C" w14:textId="358AF907" w:rsidR="00442C92" w:rsidRDefault="006259A8" w:rsidP="00195CBD">
      <w:r w:rsidRPr="006004F3">
        <w:rPr>
          <w:i/>
        </w:rPr>
        <w:t>Kokia</w:t>
      </w:r>
      <w:r>
        <w:t xml:space="preserve"> (</w:t>
      </w:r>
      <w:r w:rsidR="00757F56">
        <w:t>Malvaceae</w:t>
      </w:r>
      <w:r>
        <w:t xml:space="preserve">) is a small </w:t>
      </w:r>
      <w:r w:rsidR="00F70421">
        <w:t xml:space="preserve">genus of </w:t>
      </w:r>
      <w:r>
        <w:t>Hawaiian endemic</w:t>
      </w:r>
      <w:r w:rsidR="00F70421">
        <w:t>s</w:t>
      </w:r>
      <w:r>
        <w:t xml:space="preserve"> </w:t>
      </w:r>
      <w:r w:rsidR="00F70421">
        <w:t>comprising</w:t>
      </w:r>
      <w:r>
        <w:t xml:space="preserve"> four species</w:t>
      </w:r>
      <w:r w:rsidR="00757F56">
        <w:t xml:space="preserve"> that </w:t>
      </w:r>
      <w:r w:rsidR="006004F3">
        <w:t>were</w:t>
      </w:r>
      <w:r w:rsidR="00757F56">
        <w:t xml:space="preserve"> once widespread component</w:t>
      </w:r>
      <w:r w:rsidR="006004F3">
        <w:t>s</w:t>
      </w:r>
      <w:r w:rsidR="00757F56">
        <w:t xml:space="preserve"> of Hawaiian forests yet </w:t>
      </w:r>
      <w:r w:rsidR="006004F3">
        <w:t>now</w:t>
      </w:r>
      <w:r w:rsidR="00ED06BD" w:rsidRPr="00ED06BD">
        <w:t xml:space="preserve"> </w:t>
      </w:r>
      <w:r w:rsidR="00ED06BD">
        <w:t>are</w:t>
      </w:r>
      <w:r w:rsidR="006004F3">
        <w:t xml:space="preserve"> </w:t>
      </w:r>
      <w:r w:rsidR="00757F56">
        <w:t>either endangered</w:t>
      </w:r>
      <w:r w:rsidR="00ED06BD">
        <w:t xml:space="preserve"> (three species)</w:t>
      </w:r>
      <w:r w:rsidR="00757F56">
        <w:t xml:space="preserve"> or </w:t>
      </w:r>
      <w:r>
        <w:t xml:space="preserve">recently extinct </w:t>
      </w:r>
      <w:r w:rsidR="00ED06BD">
        <w:t>(</w:t>
      </w:r>
      <w:r w:rsidR="00ED06BD" w:rsidRPr="00757F56">
        <w:rPr>
          <w:i/>
        </w:rPr>
        <w:t xml:space="preserve">K. </w:t>
      </w:r>
      <w:proofErr w:type="spellStart"/>
      <w:r w:rsidR="00ED06BD" w:rsidRPr="00757F56">
        <w:rPr>
          <w:i/>
        </w:rPr>
        <w:t>lanceolata</w:t>
      </w:r>
      <w:proofErr w:type="spellEnd"/>
      <w:r w:rsidR="00ED06BD">
        <w:t xml:space="preserve"> </w:t>
      </w:r>
      <w:proofErr w:type="spellStart"/>
      <w:r w:rsidR="00ED06BD">
        <w:t>Lewton</w:t>
      </w:r>
      <w:proofErr w:type="spellEnd"/>
      <w:r w:rsidR="00ED06BD">
        <w:t>)</w:t>
      </w:r>
      <w:r w:rsidR="00FA6621">
        <w:t>{</w:t>
      </w:r>
      <w:proofErr w:type="spellStart"/>
      <w:r w:rsidR="00FA6621">
        <w:t>Morden</w:t>
      </w:r>
      <w:proofErr w:type="spellEnd"/>
      <w:r w:rsidR="00FA6621">
        <w:t>, 2017 #125}{Bates, 1990 #20;Sherwood, 2014 #21}</w:t>
      </w:r>
      <w:r>
        <w:t>)</w:t>
      </w:r>
      <w:r w:rsidR="00757F56">
        <w:t>.</w:t>
      </w:r>
      <w:r>
        <w:t xml:space="preserve"> </w:t>
      </w:r>
      <w:r w:rsidR="006004F3">
        <w:t xml:space="preserve">Few individuals remain of the two extant species, </w:t>
      </w:r>
      <w:r w:rsidR="006004F3" w:rsidRPr="00757F56">
        <w:rPr>
          <w:i/>
        </w:rPr>
        <w:t xml:space="preserve">K. </w:t>
      </w:r>
      <w:proofErr w:type="spellStart"/>
      <w:r w:rsidR="006004F3" w:rsidRPr="00757F56">
        <w:rPr>
          <w:i/>
        </w:rPr>
        <w:t>kauaiensis</w:t>
      </w:r>
      <w:proofErr w:type="spellEnd"/>
      <w:r w:rsidR="006004F3">
        <w:t xml:space="preserve"> </w:t>
      </w:r>
      <w:r w:rsidR="00780297" w:rsidRPr="00780297">
        <w:t xml:space="preserve">(Rock) </w:t>
      </w:r>
      <w:proofErr w:type="spellStart"/>
      <w:r w:rsidR="00780297" w:rsidRPr="00780297">
        <w:t>Degener</w:t>
      </w:r>
      <w:proofErr w:type="spellEnd"/>
      <w:r w:rsidR="00780297" w:rsidRPr="00780297">
        <w:t xml:space="preserve"> &amp; </w:t>
      </w:r>
      <w:proofErr w:type="spellStart"/>
      <w:r w:rsidR="00780297" w:rsidRPr="00780297">
        <w:t>Duvel</w:t>
      </w:r>
      <w:proofErr w:type="spellEnd"/>
      <w:r w:rsidR="00780297" w:rsidRPr="00780297">
        <w:t xml:space="preserve"> </w:t>
      </w:r>
      <w:r w:rsidR="006004F3" w:rsidRPr="00930C4E">
        <w:t>and</w:t>
      </w:r>
      <w:r w:rsidR="006004F3" w:rsidRPr="00757F56">
        <w:rPr>
          <w:i/>
        </w:rPr>
        <w:t xml:space="preserve"> K. drynarioides</w:t>
      </w:r>
      <w:r w:rsidR="00780297" w:rsidRPr="00780297">
        <w:t xml:space="preserve"> (Seem.) </w:t>
      </w:r>
      <w:proofErr w:type="spellStart"/>
      <w:r w:rsidR="00780297" w:rsidRPr="00780297">
        <w:t>Lewton</w:t>
      </w:r>
      <w:proofErr w:type="spellEnd"/>
      <w:r w:rsidR="006004F3">
        <w:t xml:space="preserve">, </w:t>
      </w:r>
      <w:r w:rsidR="005572AC">
        <w:t xml:space="preserve">the latter </w:t>
      </w:r>
      <w:r w:rsidR="00ED06BD">
        <w:t xml:space="preserve">being </w:t>
      </w:r>
      <w:r w:rsidR="005572AC">
        <w:t xml:space="preserve">nearly extinct in the wild, </w:t>
      </w:r>
      <w:r w:rsidR="006004F3">
        <w:t xml:space="preserve">while the third endangered species, </w:t>
      </w:r>
      <w:r w:rsidRPr="006259A8">
        <w:rPr>
          <w:i/>
        </w:rPr>
        <w:t xml:space="preserve">K. </w:t>
      </w:r>
      <w:proofErr w:type="spellStart"/>
      <w:r w:rsidRPr="006259A8">
        <w:rPr>
          <w:i/>
        </w:rPr>
        <w:t>cookei</w:t>
      </w:r>
      <w:proofErr w:type="spellEnd"/>
      <w:r w:rsidR="006004F3">
        <w:t xml:space="preserve"> </w:t>
      </w:r>
      <w:proofErr w:type="spellStart"/>
      <w:r w:rsidR="006004F3">
        <w:t>Degener</w:t>
      </w:r>
      <w:proofErr w:type="spellEnd"/>
      <w:r>
        <w:t>, exists only as a maintained graft</w:t>
      </w:r>
      <w:r w:rsidR="001A3EAE">
        <w:t xml:space="preserve"> derived from a single individual</w:t>
      </w:r>
      <w:r>
        <w:t xml:space="preserve"> (</w:t>
      </w:r>
      <w:r w:rsidR="00FA6621">
        <w:t>{Service, 2012 #22;Sherwood, 2014 #21}</w:t>
      </w:r>
      <w:r>
        <w:t xml:space="preserve">). </w:t>
      </w:r>
      <w:r w:rsidR="00FA6621">
        <w:t xml:space="preserve">Due to the significance of </w:t>
      </w:r>
      <w:r w:rsidR="00442C92">
        <w:rPr>
          <w:i/>
        </w:rPr>
        <w:t xml:space="preserve">Kokia </w:t>
      </w:r>
      <w:r w:rsidR="00FA6621">
        <w:t xml:space="preserve">to Hawaiian forests, diversity in the genus </w:t>
      </w:r>
      <w:r w:rsidR="00442C92">
        <w:t xml:space="preserve">has been evaluated for the purposes of conservation </w:t>
      </w:r>
      <w:r w:rsidR="00FA6621">
        <w:t>{Sherwood, 2014 #21}</w:t>
      </w:r>
      <w:r w:rsidR="00442C92">
        <w:t>{</w:t>
      </w:r>
      <w:proofErr w:type="spellStart"/>
      <w:r w:rsidR="00442C92">
        <w:t>Morden</w:t>
      </w:r>
      <w:proofErr w:type="spellEnd"/>
      <w:r w:rsidR="00442C92">
        <w:t xml:space="preserve">, 2017 #125}. A remarkable amount of diversity within and among species has been detected, particularly given the demographic history of </w:t>
      </w:r>
      <w:r w:rsidR="00442C92">
        <w:rPr>
          <w:i/>
        </w:rPr>
        <w:t>Kokia</w:t>
      </w:r>
      <w:r w:rsidR="00442C92">
        <w:t>, which includes the original genetic bottleneck associated with dispersal to the Hawaiian Islands, subsequent inter-island dispersals, and the subsequent bottlenecks due to habitat loss and the introduction of competitive and/or damaging alien species {</w:t>
      </w:r>
      <w:proofErr w:type="spellStart"/>
      <w:r w:rsidR="00442C92">
        <w:t>Morden</w:t>
      </w:r>
      <w:proofErr w:type="spellEnd"/>
      <w:r w:rsidR="00442C92">
        <w:t>, 2017 #125}</w:t>
      </w:r>
      <w:r w:rsidR="00FA6621">
        <w:t>{Sherwood, 2014 #21}</w:t>
      </w:r>
      <w:r w:rsidR="00442C92">
        <w:t>.</w:t>
      </w:r>
    </w:p>
    <w:p w14:paraId="3E2BB3F5" w14:textId="1880CED7" w:rsidR="00780297" w:rsidRPr="00124CF5" w:rsidRDefault="00D21F20" w:rsidP="00195CBD">
      <w:r>
        <w:t xml:space="preserve">The native region of </w:t>
      </w:r>
      <w:r w:rsidR="00195CBD" w:rsidRPr="00780297">
        <w:rPr>
          <w:i/>
        </w:rPr>
        <w:t>Gossypioides</w:t>
      </w:r>
      <w:r w:rsidR="00780297">
        <w:t>,</w:t>
      </w:r>
      <w:r w:rsidR="00195CBD">
        <w:t xml:space="preserve"> </w:t>
      </w:r>
      <w:r w:rsidR="00ED06BD">
        <w:t xml:space="preserve">the sister genus to </w:t>
      </w:r>
      <w:r w:rsidR="00ED06BD" w:rsidRPr="00FA6621">
        <w:rPr>
          <w:i/>
        </w:rPr>
        <w:t>Kokia</w:t>
      </w:r>
      <w:r w:rsidR="00ED06BD">
        <w:t xml:space="preserve">, </w:t>
      </w:r>
      <w:r>
        <w:t xml:space="preserve">is </w:t>
      </w:r>
      <w:r w:rsidR="00780297">
        <w:t xml:space="preserve">located </w:t>
      </w:r>
      <w:r>
        <w:t xml:space="preserve">15,000 kilometers </w:t>
      </w:r>
      <w:r w:rsidR="00ED06BD">
        <w:t xml:space="preserve">distant </w:t>
      </w:r>
      <w:r>
        <w:t xml:space="preserve">in </w:t>
      </w:r>
      <w:r w:rsidR="00195CBD">
        <w:t>East Africa and Madagascar</w:t>
      </w:r>
      <w:r>
        <w:t xml:space="preserve">. </w:t>
      </w:r>
      <w:proofErr w:type="gramStart"/>
      <w:r>
        <w:t>The two species that comprise the genus</w:t>
      </w:r>
      <w:r w:rsidR="00780297">
        <w:t xml:space="preserve">, </w:t>
      </w:r>
      <w:r w:rsidR="00195CBD" w:rsidRPr="00780297">
        <w:rPr>
          <w:i/>
        </w:rPr>
        <w:t>G</w:t>
      </w:r>
      <w:r w:rsidR="00780297">
        <w:rPr>
          <w:i/>
        </w:rPr>
        <w:t>.</w:t>
      </w:r>
      <w:r w:rsidR="00195CBD" w:rsidRPr="00780297">
        <w:rPr>
          <w:i/>
        </w:rPr>
        <w:t xml:space="preserve"> kirkii</w:t>
      </w:r>
      <w:r w:rsidR="00CE64D8">
        <w:t xml:space="preserve"> </w:t>
      </w:r>
      <w:r w:rsidR="00780297" w:rsidRPr="00780297">
        <w:t>M. Mast.</w:t>
      </w:r>
      <w:proofErr w:type="gramEnd"/>
      <w:r w:rsidR="00780297" w:rsidRPr="00780297">
        <w:t xml:space="preserve"> </w:t>
      </w:r>
      <w:proofErr w:type="gramStart"/>
      <w:r w:rsidR="00195CBD">
        <w:t>and</w:t>
      </w:r>
      <w:proofErr w:type="gramEnd"/>
      <w:r w:rsidR="00195CBD">
        <w:t xml:space="preserve"> </w:t>
      </w:r>
      <w:r w:rsidR="00CE64D8" w:rsidRPr="00780297">
        <w:rPr>
          <w:i/>
        </w:rPr>
        <w:t xml:space="preserve">G. </w:t>
      </w:r>
      <w:proofErr w:type="spellStart"/>
      <w:r w:rsidR="00CE64D8" w:rsidRPr="00780297">
        <w:rPr>
          <w:i/>
        </w:rPr>
        <w:t>brevilanatum</w:t>
      </w:r>
      <w:proofErr w:type="spellEnd"/>
      <w:r>
        <w:t xml:space="preserve"> Hoch. (East Africa and Madagascar, </w:t>
      </w:r>
      <w:r w:rsidR="00780297">
        <w:t>respectively</w:t>
      </w:r>
      <w:r>
        <w:t>)</w:t>
      </w:r>
      <w:r w:rsidR="0005507F">
        <w:t>,</w:t>
      </w:r>
      <w:r>
        <w:t xml:space="preserve"> are </w:t>
      </w:r>
      <w:r w:rsidR="00C13819">
        <w:t xml:space="preserve">themselves </w:t>
      </w:r>
      <w:r>
        <w:t>reproductively isolated and</w:t>
      </w:r>
      <w:r w:rsidR="00124CF5">
        <w:t xml:space="preserve">, with </w:t>
      </w:r>
      <w:r w:rsidR="00124CF5">
        <w:rPr>
          <w:i/>
        </w:rPr>
        <w:t>Kokia</w:t>
      </w:r>
      <w:r w:rsidR="00E509F3">
        <w:t>, are</w:t>
      </w:r>
      <w:r w:rsidR="00124CF5">
        <w:t xml:space="preserve"> </w:t>
      </w:r>
      <w:r>
        <w:t xml:space="preserve">cytologically distinct </w:t>
      </w:r>
      <w:r w:rsidR="00124CF5">
        <w:t xml:space="preserve">from the remainder of the cotton tribe in that they appear to have experienced an </w:t>
      </w:r>
      <w:r w:rsidR="00E509F3">
        <w:t>aneuploid</w:t>
      </w:r>
      <w:r w:rsidR="00124CF5">
        <w:t xml:space="preserve"> reduction in chromosome number. Specifically, </w:t>
      </w:r>
      <w:r w:rsidR="00C13819">
        <w:t xml:space="preserve">while </w:t>
      </w:r>
      <w:r w:rsidR="00124CF5">
        <w:t>most genera in the</w:t>
      </w:r>
      <w:r w:rsidR="00C13819">
        <w:t xml:space="preserve"> </w:t>
      </w:r>
      <w:r w:rsidR="00C13819">
        <w:rPr>
          <w:i/>
        </w:rPr>
        <w:t xml:space="preserve">Gossypieae </w:t>
      </w:r>
      <w:r w:rsidR="00C13819">
        <w:t xml:space="preserve">are </w:t>
      </w:r>
      <w:r w:rsidR="00124CF5">
        <w:t xml:space="preserve">based on </w:t>
      </w:r>
      <w:r w:rsidR="00C13819">
        <w:t xml:space="preserve">n=13, species in both </w:t>
      </w:r>
      <w:r w:rsidR="00C13819">
        <w:rPr>
          <w:i/>
        </w:rPr>
        <w:t>Kokia</w:t>
      </w:r>
      <w:r w:rsidR="00C13819">
        <w:t xml:space="preserve"> and </w:t>
      </w:r>
      <w:r w:rsidR="00C13819">
        <w:rPr>
          <w:i/>
        </w:rPr>
        <w:t>Gossypioides</w:t>
      </w:r>
      <w:r w:rsidR="00C13819">
        <w:t xml:space="preserve"> are n=12, likely representing a chromosome </w:t>
      </w:r>
      <w:r w:rsidR="00124CF5">
        <w:t xml:space="preserve">loss </w:t>
      </w:r>
      <w:r w:rsidR="005A0ADB">
        <w:t xml:space="preserve">or fusion </w:t>
      </w:r>
      <w:r w:rsidR="00124CF5">
        <w:t>event</w:t>
      </w:r>
      <w:r w:rsidR="00C13819">
        <w:t>.</w:t>
      </w:r>
      <w:r w:rsidR="00124CF5">
        <w:t xml:space="preserve"> The two species of </w:t>
      </w:r>
      <w:r w:rsidR="00124CF5">
        <w:rPr>
          <w:i/>
        </w:rPr>
        <w:t>Gossypioides</w:t>
      </w:r>
      <w:r w:rsidR="00124CF5">
        <w:t xml:space="preserve"> also are cytogenetically distinct, with an unusually long chromosome pair in </w:t>
      </w:r>
      <w:r w:rsidR="00124CF5" w:rsidRPr="00D21F20">
        <w:rPr>
          <w:i/>
        </w:rPr>
        <w:t xml:space="preserve">G. </w:t>
      </w:r>
      <w:proofErr w:type="spellStart"/>
      <w:r w:rsidR="00124CF5" w:rsidRPr="00D21F20">
        <w:rPr>
          <w:i/>
        </w:rPr>
        <w:t>brevilanatum</w:t>
      </w:r>
      <w:proofErr w:type="spellEnd"/>
      <w:r w:rsidR="001C0C32">
        <w:t xml:space="preserve"> </w:t>
      </w:r>
      <w:r w:rsidR="00FA6621">
        <w:t>{Hutchinson, 1937 #25;Hutchinson, 1943 #29}</w:t>
      </w:r>
      <w:r w:rsidR="00124CF5">
        <w:t>.</w:t>
      </w:r>
      <w:r w:rsidR="00696FEF" w:rsidRPr="00696FEF">
        <w:t xml:space="preserve"> </w:t>
      </w:r>
      <w:r w:rsidR="00696FEF">
        <w:t xml:space="preserve">Hutchinson (1943) notes that successful grafts can be made between </w:t>
      </w:r>
      <w:r w:rsidR="00696FEF">
        <w:rPr>
          <w:i/>
        </w:rPr>
        <w:t xml:space="preserve">Kokia drynarioides </w:t>
      </w:r>
      <w:r w:rsidR="00696FEF">
        <w:t xml:space="preserve">and </w:t>
      </w:r>
      <w:r w:rsidR="00696FEF">
        <w:rPr>
          <w:i/>
        </w:rPr>
        <w:t xml:space="preserve">Gossypioides </w:t>
      </w:r>
      <w:r w:rsidR="00696FEF" w:rsidRPr="00457C7C">
        <w:rPr>
          <w:i/>
        </w:rPr>
        <w:t>kirkii</w:t>
      </w:r>
      <w:r w:rsidR="00696FEF">
        <w:t>, and that their shared chromosomal reduction (n=12)</w:t>
      </w:r>
      <w:r w:rsidR="00696FEF">
        <w:rPr>
          <w:i/>
        </w:rPr>
        <w:t xml:space="preserve"> </w:t>
      </w:r>
      <w:r w:rsidR="00696FEF">
        <w:t>is unique in the tribe.</w:t>
      </w:r>
    </w:p>
    <w:p w14:paraId="1ECA7492" w14:textId="0E866F7B" w:rsidR="00442C92" w:rsidRDefault="00C13819" w:rsidP="003D3D4C">
      <w:r>
        <w:t xml:space="preserve">Despite extensive research on the evolution of </w:t>
      </w:r>
      <w:r>
        <w:rPr>
          <w:i/>
        </w:rPr>
        <w:t>Gossypium</w:t>
      </w:r>
      <w:r>
        <w:t xml:space="preserve">, </w:t>
      </w:r>
      <w:r w:rsidR="009B49B6">
        <w:t xml:space="preserve">these sister genera have been understudied, except </w:t>
      </w:r>
      <w:r w:rsidR="00A51DD4">
        <w:t xml:space="preserve">for their utility </w:t>
      </w:r>
      <w:r w:rsidR="009B49B6">
        <w:t xml:space="preserve">as outgroups for cotton phylogenetic </w:t>
      </w:r>
      <w:r w:rsidR="00F510C0">
        <w:t xml:space="preserve">and genomic </w:t>
      </w:r>
      <w:r w:rsidR="009B49B6">
        <w:t>research</w:t>
      </w:r>
      <w:r w:rsidR="00A51DD4">
        <w:t xml:space="preserve"> </w:t>
      </w:r>
      <w:r w:rsidR="00470BB8">
        <w:t>{Wendel, 2015 #126}</w:t>
      </w:r>
      <w:r w:rsidR="00696FEF">
        <w:t xml:space="preserve"> </w:t>
      </w:r>
      <w:r w:rsidR="00A51DD4">
        <w:t xml:space="preserve">and, in the case of </w:t>
      </w:r>
      <w:r w:rsidR="00A51DD4">
        <w:rPr>
          <w:i/>
        </w:rPr>
        <w:t>Kokia</w:t>
      </w:r>
      <w:r w:rsidR="00A51DD4">
        <w:t xml:space="preserve">, for assessments of current status and diversity </w:t>
      </w:r>
      <w:r w:rsidR="00FA6621">
        <w:t>{</w:t>
      </w:r>
      <w:proofErr w:type="spellStart"/>
      <w:r w:rsidR="00FA6621">
        <w:t>Morden</w:t>
      </w:r>
      <w:proofErr w:type="spellEnd"/>
      <w:r w:rsidR="00FA6621">
        <w:t>, 2017 #125}</w:t>
      </w:r>
      <w:r w:rsidR="009B49B6">
        <w:t xml:space="preserve">. </w:t>
      </w:r>
      <w:r w:rsidR="00696FEF">
        <w:t xml:space="preserve">Direct comparisons of the two genera are limited. </w:t>
      </w:r>
      <w:r w:rsidR="00696FEF" w:rsidRPr="00457C7C">
        <w:t>E</w:t>
      </w:r>
      <w:r w:rsidR="00696FEF" w:rsidRPr="00931973">
        <w:t>stimates</w:t>
      </w:r>
      <w:r w:rsidR="00696FEF">
        <w:t xml:space="preserve"> of synonymous substitutions for nuclear gene orthologs indicate that the distance between </w:t>
      </w:r>
      <w:r w:rsidR="00696FEF">
        <w:rPr>
          <w:i/>
        </w:rPr>
        <w:t xml:space="preserve">K. drynarioides </w:t>
      </w:r>
      <w:r w:rsidR="00696FEF">
        <w:t xml:space="preserve">and </w:t>
      </w:r>
      <w:r w:rsidR="00696FEF">
        <w:rPr>
          <w:i/>
        </w:rPr>
        <w:t xml:space="preserve">G. </w:t>
      </w:r>
      <w:r w:rsidR="00696FEF" w:rsidRPr="00F0733E">
        <w:rPr>
          <w:i/>
        </w:rPr>
        <w:t>kirkii</w:t>
      </w:r>
      <w:r w:rsidR="00696FEF">
        <w:t xml:space="preserve"> is less than that between basally diverged species in </w:t>
      </w:r>
      <w:r w:rsidR="00696FEF">
        <w:rPr>
          <w:i/>
        </w:rPr>
        <w:t>Gossypium</w:t>
      </w:r>
      <w:r w:rsidR="004F1CF2">
        <w:t xml:space="preserve"> {Wendel, 2015 #126}</w:t>
      </w:r>
      <w:r w:rsidR="00696FEF">
        <w:rPr>
          <w:i/>
        </w:rPr>
        <w:t xml:space="preserve">, </w:t>
      </w:r>
      <w:r w:rsidR="00696FEF">
        <w:t xml:space="preserve">i.e., approximately 2% versus 3.6% </w:t>
      </w:r>
      <w:r w:rsidR="00FA6621">
        <w:t>{</w:t>
      </w:r>
      <w:proofErr w:type="spellStart"/>
      <w:r w:rsidR="00FA6621">
        <w:t>Cronn</w:t>
      </w:r>
      <w:proofErr w:type="spellEnd"/>
      <w:r w:rsidR="00FA6621">
        <w:t xml:space="preserve">, </w:t>
      </w:r>
      <w:r w:rsidR="00FA6621">
        <w:lastRenderedPageBreak/>
        <w:t>2002 #26}</w:t>
      </w:r>
      <w:r w:rsidR="00696FEF">
        <w:t>{</w:t>
      </w:r>
      <w:proofErr w:type="spellStart"/>
      <w:r w:rsidR="00696FEF">
        <w:t>Flagel</w:t>
      </w:r>
      <w:proofErr w:type="spellEnd"/>
      <w:r w:rsidR="00696FEF">
        <w:t xml:space="preserve">, 2012 #128}, although these estimates for </w:t>
      </w:r>
      <w:r w:rsidR="00696FEF" w:rsidRPr="00FA6621">
        <w:rPr>
          <w:i/>
        </w:rPr>
        <w:t>Kokia</w:t>
      </w:r>
      <w:r w:rsidR="00696FEF">
        <w:t xml:space="preserve"> and </w:t>
      </w:r>
      <w:r w:rsidR="00696FEF" w:rsidRPr="00FA6621">
        <w:rPr>
          <w:i/>
        </w:rPr>
        <w:t>Gossypioides</w:t>
      </w:r>
      <w:r w:rsidR="00696FEF">
        <w:t xml:space="preserve"> are based on few genes. </w:t>
      </w:r>
      <w:r w:rsidR="003D3D4C">
        <w:t>Genomic r</w:t>
      </w:r>
      <w:r w:rsidR="009B49B6">
        <w:t xml:space="preserve">esources </w:t>
      </w:r>
      <w:r w:rsidR="004F1CF2">
        <w:t xml:space="preserve">for </w:t>
      </w:r>
      <w:r w:rsidR="00F510C0">
        <w:t>both</w:t>
      </w:r>
      <w:r w:rsidR="009B49B6">
        <w:t xml:space="preserve"> gen</w:t>
      </w:r>
      <w:r w:rsidR="00F510C0">
        <w:t>era</w:t>
      </w:r>
      <w:r w:rsidR="009B49B6">
        <w:t xml:space="preserve"> are minimal</w:t>
      </w:r>
      <w:r w:rsidR="004F1CF2">
        <w:t xml:space="preserve"> and </w:t>
      </w:r>
      <w:r w:rsidR="00F510C0">
        <w:t>access to plant material is limited</w:t>
      </w:r>
      <w:r w:rsidR="004F1CF2">
        <w:t>. W</w:t>
      </w:r>
      <w:r w:rsidR="003D3D4C">
        <w:t>ith the recent exception of stud</w:t>
      </w:r>
      <w:r w:rsidR="00A51DD4">
        <w:t>ies</w:t>
      </w:r>
      <w:r w:rsidR="003D3D4C">
        <w:t xml:space="preserve"> </w:t>
      </w:r>
      <w:r w:rsidR="00F510C0">
        <w:t xml:space="preserve">on </w:t>
      </w:r>
      <w:r w:rsidR="004F1CF2">
        <w:t xml:space="preserve">divergence </w:t>
      </w:r>
      <w:r w:rsidR="00F510C0">
        <w:t xml:space="preserve">diversity </w:t>
      </w:r>
      <w:r w:rsidR="008E4D83">
        <w:t xml:space="preserve">within and </w:t>
      </w:r>
      <w:r w:rsidR="00F510C0">
        <w:t xml:space="preserve">among </w:t>
      </w:r>
      <w:r w:rsidR="00F510C0">
        <w:rPr>
          <w:i/>
        </w:rPr>
        <w:t xml:space="preserve">Kokia </w:t>
      </w:r>
      <w:r w:rsidR="00F510C0">
        <w:t>species</w:t>
      </w:r>
      <w:r w:rsidR="008E4D83">
        <w:t xml:space="preserve"> </w:t>
      </w:r>
      <w:r w:rsidR="00442C92">
        <w:t>noted above</w:t>
      </w:r>
      <w:r w:rsidR="00F510C0">
        <w:t>,</w:t>
      </w:r>
      <w:r w:rsidR="003D3D4C">
        <w:t xml:space="preserve"> much of our knowledge regarding these genera is decades old</w:t>
      </w:r>
      <w:r w:rsidR="001C0C32">
        <w:t xml:space="preserve"> </w:t>
      </w:r>
      <w:r w:rsidR="00FA6621">
        <w:t>{Hutchinson, 1947 #23;Seelanan, 1997 #19;Fryxell, 1968 #28}</w:t>
      </w:r>
      <w:r w:rsidR="003D3D4C">
        <w:t xml:space="preserve">. </w:t>
      </w:r>
    </w:p>
    <w:p w14:paraId="173DCC78" w14:textId="1D831C7C" w:rsidR="001A3EAE" w:rsidRPr="00457C7C" w:rsidRDefault="00CB7E0D" w:rsidP="003D3D4C">
      <w:r>
        <w:t xml:space="preserve">The history of these genera, however, is </w:t>
      </w:r>
      <w:r w:rsidR="0024333D">
        <w:t xml:space="preserve">biogeographically </w:t>
      </w:r>
      <w:r>
        <w:t xml:space="preserve">intriguing. </w:t>
      </w:r>
      <w:r w:rsidR="008772EF">
        <w:t xml:space="preserve">The current </w:t>
      </w:r>
      <w:r w:rsidR="00442C92">
        <w:t xml:space="preserve">geographic </w:t>
      </w:r>
      <w:r w:rsidR="0024333D">
        <w:t xml:space="preserve">ranges </w:t>
      </w:r>
      <w:r w:rsidR="008772EF">
        <w:t xml:space="preserve">of </w:t>
      </w:r>
      <w:r w:rsidR="008772EF" w:rsidRPr="008772EF">
        <w:rPr>
          <w:i/>
        </w:rPr>
        <w:t>Kokia</w:t>
      </w:r>
      <w:r w:rsidR="008772EF">
        <w:t xml:space="preserve"> in the Hawaiian Islands and </w:t>
      </w:r>
      <w:r w:rsidR="008772EF" w:rsidRPr="008772EF">
        <w:rPr>
          <w:i/>
        </w:rPr>
        <w:t>Gossypioides</w:t>
      </w:r>
      <w:r w:rsidR="008772EF">
        <w:t xml:space="preserve"> in East Africa-Madagascar</w:t>
      </w:r>
      <w:r w:rsidR="00442C92">
        <w:t>,</w:t>
      </w:r>
      <w:r w:rsidR="0024333D">
        <w:t xml:space="preserve"> combined with their sister-gen</w:t>
      </w:r>
      <w:r w:rsidR="00442C92">
        <w:t>u</w:t>
      </w:r>
      <w:r w:rsidR="00E27239">
        <w:t>s</w:t>
      </w:r>
      <w:r w:rsidR="0024333D">
        <w:t xml:space="preserve"> status and divergence time estimates</w:t>
      </w:r>
      <w:r w:rsidR="00442C92">
        <w:t>,</w:t>
      </w:r>
      <w:r w:rsidR="008772EF">
        <w:t xml:space="preserve"> </w:t>
      </w:r>
      <w:r w:rsidR="0024333D">
        <w:t xml:space="preserve">implies that there has been </w:t>
      </w:r>
      <w:r w:rsidR="008772EF">
        <w:t xml:space="preserve">at least one significant trans-oceanic traversal to </w:t>
      </w:r>
      <w:r w:rsidR="0024333D">
        <w:t xml:space="preserve">the </w:t>
      </w:r>
      <w:r w:rsidR="008772EF">
        <w:t xml:space="preserve">relatively young </w:t>
      </w:r>
      <w:r w:rsidR="0024333D">
        <w:t xml:space="preserve">Hawaiian archipelago, </w:t>
      </w:r>
      <w:r w:rsidR="00E513C4">
        <w:t xml:space="preserve">whose modern members </w:t>
      </w:r>
      <w:r w:rsidR="008772EF">
        <w:t>began to emerge only about</w:t>
      </w:r>
      <w:r w:rsidR="00E513C4">
        <w:t xml:space="preserve"> </w:t>
      </w:r>
      <w:commentRangeStart w:id="0"/>
      <w:r w:rsidR="00E513C4">
        <w:t>4-6</w:t>
      </w:r>
      <w:commentRangeEnd w:id="0"/>
      <w:r w:rsidR="00E513C4">
        <w:rPr>
          <w:rStyle w:val="CommentReference"/>
        </w:rPr>
        <w:commentReference w:id="0"/>
      </w:r>
      <w:r w:rsidR="00E513C4">
        <w:t xml:space="preserve"> </w:t>
      </w:r>
      <w:r w:rsidR="008772EF">
        <w:t xml:space="preserve"> </w:t>
      </w:r>
      <w:commentRangeStart w:id="1"/>
      <w:r w:rsidR="008772EF">
        <w:t xml:space="preserve"> mya</w:t>
      </w:r>
      <w:commentRangeEnd w:id="1"/>
      <w:r w:rsidR="00C34EE2">
        <w:t xml:space="preserve"> </w:t>
      </w:r>
      <w:r w:rsidR="00E513C4">
        <w:t>{Flinders, 2010 #129}</w:t>
      </w:r>
      <w:r w:rsidR="008E4D83">
        <w:rPr>
          <w:rStyle w:val="CommentReference"/>
        </w:rPr>
        <w:commentReference w:id="1"/>
      </w:r>
      <w:r w:rsidR="008772EF">
        <w:t xml:space="preserve">, </w:t>
      </w:r>
      <w:r w:rsidR="00983911">
        <w:t xml:space="preserve">an age </w:t>
      </w:r>
      <w:r w:rsidR="00E513C4">
        <w:t>on</w:t>
      </w:r>
      <w:r w:rsidR="0024333D">
        <w:t xml:space="preserve"> the same order of magnitude as that </w:t>
      </w:r>
      <w:r w:rsidR="00983911">
        <w:t xml:space="preserve">estimated </w:t>
      </w:r>
      <w:r w:rsidR="0024333D">
        <w:t xml:space="preserve">for the </w:t>
      </w:r>
      <w:r w:rsidR="00983911">
        <w:t xml:space="preserve">divergence between </w:t>
      </w:r>
      <w:r w:rsidR="00983911">
        <w:rPr>
          <w:i/>
        </w:rPr>
        <w:t xml:space="preserve">Kokia </w:t>
      </w:r>
      <w:r w:rsidR="00983911">
        <w:t xml:space="preserve">and </w:t>
      </w:r>
      <w:r w:rsidR="00983911">
        <w:rPr>
          <w:i/>
        </w:rPr>
        <w:t xml:space="preserve">Gossypioides </w:t>
      </w:r>
      <w:r w:rsidR="00FA6621">
        <w:t>{</w:t>
      </w:r>
      <w:proofErr w:type="spellStart"/>
      <w:r w:rsidR="00FA6621">
        <w:t>Seelanan</w:t>
      </w:r>
      <w:proofErr w:type="spellEnd"/>
      <w:r w:rsidR="00FA6621">
        <w:t>, 1997 #19}</w:t>
      </w:r>
      <w:r w:rsidR="00C34EE2">
        <w:t>.</w:t>
      </w:r>
      <w:r w:rsidR="00983911">
        <w:t xml:space="preserve"> </w:t>
      </w:r>
    </w:p>
    <w:p w14:paraId="2771C46A" w14:textId="7FF77C36" w:rsidR="003751D0" w:rsidRPr="00AC4F78" w:rsidRDefault="00207BC8" w:rsidP="00442C92">
      <w:r>
        <w:t xml:space="preserve">Here we apply </w:t>
      </w:r>
      <w:r w:rsidR="00124CF5">
        <w:t xml:space="preserve">a whole-genome sequencing </w:t>
      </w:r>
      <w:r>
        <w:t>strateg</w:t>
      </w:r>
      <w:r w:rsidR="00124CF5">
        <w:t>y</w:t>
      </w:r>
      <w:r>
        <w:t xml:space="preserve"> to understand the evolution and divergence of </w:t>
      </w:r>
      <w:r w:rsidR="00124CF5">
        <w:t>these two genera</w:t>
      </w:r>
      <w:r w:rsidR="00442C92">
        <w:t xml:space="preserve"> from a genomic perspective.  </w:t>
      </w:r>
      <w:r>
        <w:t xml:space="preserve">We present </w:t>
      </w:r>
      <w:r w:rsidR="00442C92">
        <w:t>a</w:t>
      </w:r>
      <w:r>
        <w:t xml:space="preserve"> draft assembly of </w:t>
      </w:r>
      <w:r>
        <w:rPr>
          <w:i/>
        </w:rPr>
        <w:t>Kokia drynarioides</w:t>
      </w:r>
      <w:r>
        <w:t xml:space="preserve">, </w:t>
      </w:r>
      <w:r w:rsidR="00124CF5">
        <w:t xml:space="preserve">and compare it to </w:t>
      </w:r>
      <w:r w:rsidR="00442C92">
        <w:t xml:space="preserve">a </w:t>
      </w:r>
      <w:r w:rsidR="00756A47">
        <w:t xml:space="preserve">forthcoming reference-quality </w:t>
      </w:r>
      <w:r w:rsidR="00124CF5">
        <w:t xml:space="preserve">sequence of </w:t>
      </w:r>
      <w:r w:rsidR="00124CF5">
        <w:rPr>
          <w:i/>
        </w:rPr>
        <w:t>Gossypioides</w:t>
      </w:r>
      <w:r w:rsidR="00124CF5">
        <w:t xml:space="preserve"> </w:t>
      </w:r>
      <w:r w:rsidR="00124CF5">
        <w:rPr>
          <w:i/>
        </w:rPr>
        <w:t xml:space="preserve">kirkii </w:t>
      </w:r>
      <w:r w:rsidR="00124CF5">
        <w:t>(</w:t>
      </w:r>
      <w:proofErr w:type="spellStart"/>
      <w:r w:rsidR="00756A47">
        <w:t>Ramaraj</w:t>
      </w:r>
      <w:proofErr w:type="spellEnd"/>
      <w:r w:rsidR="00442C92">
        <w:t xml:space="preserve"> et al.</w:t>
      </w:r>
      <w:r w:rsidR="00756A47">
        <w:t>, unpublished</w:t>
      </w:r>
      <w:r w:rsidR="00124CF5">
        <w:t>)</w:t>
      </w:r>
      <w:r>
        <w:t xml:space="preserve">. </w:t>
      </w:r>
      <w:r w:rsidR="00124CF5">
        <w:t xml:space="preserve">Through genome sequence comparisons, we derive </w:t>
      </w:r>
      <w:r w:rsidR="00442C92">
        <w:t xml:space="preserve">a more </w:t>
      </w:r>
      <w:r w:rsidR="00124CF5">
        <w:t xml:space="preserve">precise estimate of the divergence </w:t>
      </w:r>
      <w:r w:rsidR="00442C92">
        <w:t xml:space="preserve">time </w:t>
      </w:r>
      <w:r w:rsidR="00124CF5">
        <w:t>between the two genera,</w:t>
      </w:r>
      <w:r w:rsidR="00442C92">
        <w:t xml:space="preserve"> and their similarities and differences with respect to their suite of genes and repetitive sequences</w:t>
      </w:r>
      <w:r w:rsidR="00AC4F78">
        <w:t xml:space="preserve">. </w:t>
      </w:r>
      <w:r w:rsidR="00442C92">
        <w:t>As the</w:t>
      </w:r>
      <w:r w:rsidR="008523D3">
        <w:t>y are</w:t>
      </w:r>
      <w:r w:rsidR="00442C92">
        <w:t xml:space="preserve"> closest </w:t>
      </w:r>
      <w:r w:rsidR="008523D3">
        <w:t>genera to</w:t>
      </w:r>
      <w:r w:rsidR="00442C92">
        <w:t xml:space="preserve"> the cotton genus, this information may prove informative with respect to understanding the evolution and composition of the cotton genome.</w:t>
      </w:r>
    </w:p>
    <w:p w14:paraId="66014B79" w14:textId="77777777" w:rsidR="00485F39" w:rsidRDefault="00485F39" w:rsidP="001E096A"/>
    <w:p w14:paraId="5AB95744" w14:textId="77777777" w:rsidR="00485F39" w:rsidRDefault="00485F39" w:rsidP="001E096A">
      <w:pPr>
        <w:rPr>
          <w:b/>
        </w:rPr>
      </w:pPr>
      <w:r w:rsidRPr="003D3D4C">
        <w:rPr>
          <w:b/>
        </w:rPr>
        <w:t>Methods</w:t>
      </w:r>
    </w:p>
    <w:p w14:paraId="14A26CDD" w14:textId="15208DC5" w:rsidR="002474F9" w:rsidRPr="00FA2E63" w:rsidRDefault="00EB0E31" w:rsidP="001E096A">
      <w:r>
        <w:rPr>
          <w:i/>
        </w:rPr>
        <w:t>Sequencing and genome assembly</w:t>
      </w:r>
      <w:r w:rsidR="00FA2E63">
        <w:rPr>
          <w:i/>
        </w:rPr>
        <w:t xml:space="preserve"> of </w:t>
      </w:r>
      <w:r w:rsidR="00FA2E63">
        <w:t>Kokia drynarioides</w:t>
      </w:r>
    </w:p>
    <w:p w14:paraId="21681BD0" w14:textId="54652D8F" w:rsidR="00594625" w:rsidRDefault="00594625" w:rsidP="00594625">
      <w:r>
        <w:t xml:space="preserve">DNA was extracted from mature leaves using the Qiagen Plant DNeasy kit (Qiagen). Total genomic DNA was independently sheared via </w:t>
      </w:r>
      <w:proofErr w:type="spellStart"/>
      <w:r w:rsidR="00DE22E9">
        <w:t>Covaris</w:t>
      </w:r>
      <w:proofErr w:type="spellEnd"/>
      <w:r>
        <w:t xml:space="preserve"> into two average sizes, i.e., 350bp and 550bp, for Illumina library construction. A single, independent </w:t>
      </w:r>
      <w:r w:rsidR="00756A47">
        <w:t>library</w:t>
      </w:r>
      <w:r>
        <w:t xml:space="preserve"> was constructed from each fragment pool using the Illumina PCR-free library construction kit (Illumina). The 350 bp library was sequenced on a single lane of Illumina HiSeq2000 and the </w:t>
      </w:r>
      <w:proofErr w:type="gramStart"/>
      <w:r>
        <w:t>larger,</w:t>
      </w:r>
      <w:proofErr w:type="gramEnd"/>
      <w:r>
        <w:t xml:space="preserve"> 550bp library was sequenced on two </w:t>
      </w:r>
      <w:proofErr w:type="spellStart"/>
      <w:r>
        <w:t>MiSeq</w:t>
      </w:r>
      <w:proofErr w:type="spellEnd"/>
      <w:r>
        <w:t xml:space="preserve"> </w:t>
      </w:r>
      <w:proofErr w:type="spellStart"/>
      <w:r>
        <w:t>flowcells</w:t>
      </w:r>
      <w:proofErr w:type="spellEnd"/>
      <w:r>
        <w:t xml:space="preserve"> (both at IGBB, Mississippi State University). </w:t>
      </w:r>
    </w:p>
    <w:p w14:paraId="765CE8D4" w14:textId="4891B039" w:rsidR="00594625" w:rsidRDefault="00594625" w:rsidP="00594625">
      <w:r>
        <w:t xml:space="preserve">The </w:t>
      </w:r>
      <w:r w:rsidR="000D2ABF">
        <w:t xml:space="preserve">reads </w:t>
      </w:r>
      <w:r>
        <w:t xml:space="preserve">were trimmed and filtered with </w:t>
      </w:r>
      <w:proofErr w:type="spellStart"/>
      <w:r>
        <w:t>Trimmomatic</w:t>
      </w:r>
      <w:proofErr w:type="spellEnd"/>
      <w:r>
        <w:t xml:space="preserve"> v0.32</w:t>
      </w:r>
      <w:r w:rsidR="001C7EC1">
        <w:t xml:space="preserve"> </w:t>
      </w:r>
      <w:r w:rsidR="00FA6621">
        <w:t>{Bolger, 2014 #35}</w:t>
      </w:r>
      <w:r>
        <w:t xml:space="preserve"> with the following options: (1) sequence adapter removal, (2) removal of leading and/or trailing bases when the quality score (Q) &lt;28, (3) removal of bases after average Q &lt;28 (8 nt window) or single base quality &lt;10, and (4) removal of reads &lt;85 nt.</w:t>
      </w:r>
    </w:p>
    <w:p w14:paraId="3CAE9C3A" w14:textId="142C3AA7" w:rsidR="00594625" w:rsidRDefault="00594625" w:rsidP="00594625">
      <w:r>
        <w:t xml:space="preserve">RNA was extracted </w:t>
      </w:r>
      <w:r w:rsidR="00AC2B03">
        <w:t xml:space="preserve">from three biological replicates of 3cm (length) seedling leaves </w:t>
      </w:r>
      <w:r w:rsidR="003F670E">
        <w:t xml:space="preserve">for both species </w:t>
      </w:r>
      <w:r w:rsidR="00AC2B03">
        <w:t xml:space="preserve">using the Concert Plant RNA Reagent (Invitrogen) according to the manufacturer’s instructions. Illumina libraries were generated for each RNA using the </w:t>
      </w:r>
      <w:proofErr w:type="spellStart"/>
      <w:r w:rsidR="00AC2B03">
        <w:t>TruSeq</w:t>
      </w:r>
      <w:proofErr w:type="spellEnd"/>
      <w:r w:rsidR="00AC2B03">
        <w:t xml:space="preserve"> RNA Sample Preparation Kit (Illumina) in preparation for paired-end, 150 </w:t>
      </w:r>
      <w:proofErr w:type="gramStart"/>
      <w:r w:rsidR="00AC2B03">
        <w:t>nt</w:t>
      </w:r>
      <w:proofErr w:type="gramEnd"/>
      <w:r w:rsidR="00AC2B03">
        <w:t xml:space="preserve"> sequencing. Sequencing was completed on the Illumina </w:t>
      </w:r>
      <w:proofErr w:type="spellStart"/>
      <w:r w:rsidR="00AC2B03">
        <w:t>HiSeqX</w:t>
      </w:r>
      <w:proofErr w:type="spellEnd"/>
      <w:r w:rsidR="00AC2B03">
        <w:t xml:space="preserve"> Ten at </w:t>
      </w:r>
      <w:proofErr w:type="spellStart"/>
      <w:r w:rsidR="00FF27B6">
        <w:t>BerryGenomics</w:t>
      </w:r>
      <w:proofErr w:type="spellEnd"/>
      <w:r w:rsidR="00FF27B6">
        <w:t xml:space="preserve"> (Beijing)</w:t>
      </w:r>
      <w:r w:rsidR="00AC2B03">
        <w:t xml:space="preserve">. </w:t>
      </w:r>
      <w:r>
        <w:t xml:space="preserve">MEGAHIT commit:02102e1 </w:t>
      </w:r>
      <w:r w:rsidR="00FA6621">
        <w:t>{Li, 2015 #107}</w:t>
      </w:r>
      <w:r w:rsidR="00AC2B03">
        <w:t xml:space="preserve"> </w:t>
      </w:r>
      <w:r>
        <w:t>was used to assemble the RNA data into transcripts.</w:t>
      </w:r>
    </w:p>
    <w:p w14:paraId="3DC99DF2" w14:textId="794022F3" w:rsidR="00931973" w:rsidRDefault="00594625" w:rsidP="003F496A">
      <w:r>
        <w:lastRenderedPageBreak/>
        <w:t xml:space="preserve">The trimmed DNA data and RNA assembly were </w:t>
      </w:r>
      <w:r w:rsidR="000D2ABF">
        <w:t xml:space="preserve">jointly </w:t>
      </w:r>
      <w:r>
        <w:t xml:space="preserve">assembled via </w:t>
      </w:r>
      <w:proofErr w:type="spellStart"/>
      <w:r>
        <w:t>ABySS</w:t>
      </w:r>
      <w:proofErr w:type="spellEnd"/>
      <w:r>
        <w:t xml:space="preserve"> v2.0.1 </w:t>
      </w:r>
      <w:r w:rsidR="00FA6621">
        <w:t>{Simpson, 2009 #103}</w:t>
      </w:r>
      <w:r w:rsidR="003F496A">
        <w:t>,</w:t>
      </w:r>
      <w:r>
        <w:t xml:space="preserve"> using every 5th kmer value from 65 through 200. The assembly with the highest E-size </w:t>
      </w:r>
      <w:r w:rsidR="00FA6621">
        <w:t>{</w:t>
      </w:r>
      <w:proofErr w:type="spellStart"/>
      <w:r w:rsidR="00FA6621">
        <w:t>Salzberg</w:t>
      </w:r>
      <w:proofErr w:type="spellEnd"/>
      <w:r w:rsidR="00FA6621">
        <w:t>, 2012 #104}</w:t>
      </w:r>
      <w:r>
        <w:t xml:space="preserve"> was retained for improvement and analysis. Each retained assembly was</w:t>
      </w:r>
      <w:r w:rsidR="008523D3">
        <w:t xml:space="preserve"> </w:t>
      </w:r>
      <w:r>
        <w:t xml:space="preserve">further scaffolded with </w:t>
      </w:r>
      <w:proofErr w:type="spellStart"/>
      <w:r>
        <w:t>ABySS</w:t>
      </w:r>
      <w:proofErr w:type="spellEnd"/>
      <w:r>
        <w:t xml:space="preserve"> using the MEGAHIT-derived transcripts. </w:t>
      </w:r>
      <w:proofErr w:type="spellStart"/>
      <w:r>
        <w:t>ABySS</w:t>
      </w:r>
      <w:proofErr w:type="spellEnd"/>
      <w:r>
        <w:t xml:space="preserve"> Sealer v2.0.1 \</w:t>
      </w:r>
      <w:proofErr w:type="gramStart"/>
      <w:r>
        <w:t>cite{</w:t>
      </w:r>
      <w:proofErr w:type="gramEnd"/>
      <w:r>
        <w:t xml:space="preserve">Paulino2015} was used to fill gaps in the scaffolded assembly using every 10th kmer starting at 100 and decreasing to 30. </w:t>
      </w:r>
      <w:commentRangeStart w:id="2"/>
      <w:proofErr w:type="spellStart"/>
      <w:r>
        <w:t>Pilon</w:t>
      </w:r>
      <w:proofErr w:type="spellEnd"/>
      <w:r>
        <w:t xml:space="preserve"> </w:t>
      </w:r>
      <w:commentRangeEnd w:id="2"/>
      <w:r>
        <w:rPr>
          <w:rStyle w:val="CommentReference"/>
        </w:rPr>
        <w:commentReference w:id="2"/>
      </w:r>
      <w:r>
        <w:t xml:space="preserve">v1.22 </w:t>
      </w:r>
      <w:r w:rsidR="00FA6621">
        <w:t>{Walker, 2014 #105}</w:t>
      </w:r>
      <w:r>
        <w:t xml:space="preserve"> polished the resulting gap-filled assembly using all trimmed DNA data. </w:t>
      </w:r>
      <w:r w:rsidR="003F496A">
        <w:t xml:space="preserve">QUAST v4.5 </w:t>
      </w:r>
      <w:r w:rsidR="00FA6621">
        <w:t>{</w:t>
      </w:r>
      <w:proofErr w:type="spellStart"/>
      <w:r w:rsidR="00FA6621">
        <w:t>Gurevich</w:t>
      </w:r>
      <w:proofErr w:type="spellEnd"/>
      <w:r w:rsidR="00FA6621">
        <w:t>, 2013 #106}</w:t>
      </w:r>
      <w:r w:rsidR="003F496A">
        <w:t xml:space="preserve"> was used to generate the final assembly statistics.</w:t>
      </w:r>
    </w:p>
    <w:p w14:paraId="48D0BC71" w14:textId="77777777" w:rsidR="00594625" w:rsidRPr="0005507F" w:rsidRDefault="00594625" w:rsidP="00594625"/>
    <w:p w14:paraId="4952D210" w14:textId="73A937AB" w:rsidR="00EB0E31" w:rsidRPr="00EA4D66" w:rsidRDefault="00EB0E31" w:rsidP="001E096A">
      <w:pPr>
        <w:rPr>
          <w:i/>
        </w:rPr>
      </w:pPr>
      <w:r>
        <w:rPr>
          <w:i/>
        </w:rPr>
        <w:t>Genome annotation</w:t>
      </w:r>
    </w:p>
    <w:p w14:paraId="518083C7" w14:textId="2C89B951" w:rsidR="00594625" w:rsidRPr="00594625" w:rsidRDefault="00594625" w:rsidP="00594625">
      <w:r w:rsidRPr="00594625">
        <w:t>MAKER (v2.31.6)</w:t>
      </w:r>
      <w:r w:rsidR="003F496A">
        <w:t xml:space="preserve"> </w:t>
      </w:r>
      <w:r w:rsidR="00FA6621">
        <w:t>{Holt, 2011 #98}</w:t>
      </w:r>
      <w:r w:rsidR="003F496A">
        <w:t xml:space="preserve"> </w:t>
      </w:r>
      <w:r w:rsidRPr="00594625">
        <w:t xml:space="preserve">annotation of the genome was completed in two rounds, using only contigs &gt;1 </w:t>
      </w:r>
      <w:proofErr w:type="gramStart"/>
      <w:r w:rsidRPr="00594625">
        <w:t>kb</w:t>
      </w:r>
      <w:proofErr w:type="gramEnd"/>
      <w:r w:rsidRPr="00594625">
        <w:t xml:space="preserve"> </w:t>
      </w:r>
      <w:r w:rsidR="000D2ABF">
        <w:t xml:space="preserve">in size </w:t>
      </w:r>
      <w:r w:rsidRPr="00594625">
        <w:t xml:space="preserve">and training MAKER </w:t>
      </w:r>
      <w:r>
        <w:t xml:space="preserve">with </w:t>
      </w:r>
      <w:r w:rsidRPr="003F496A">
        <w:rPr>
          <w:i/>
        </w:rPr>
        <w:t>Kokia</w:t>
      </w:r>
      <w:r>
        <w:t xml:space="preserve">-specific sequences. </w:t>
      </w:r>
      <w:r w:rsidRPr="00594625">
        <w:t xml:space="preserve">First pass </w:t>
      </w:r>
      <w:r w:rsidRPr="003F496A">
        <w:rPr>
          <w:i/>
        </w:rPr>
        <w:t>de novo</w:t>
      </w:r>
      <w:r w:rsidRPr="00594625">
        <w:t xml:space="preserve"> annotations were derived from </w:t>
      </w:r>
      <w:proofErr w:type="spellStart"/>
      <w:r w:rsidRPr="00594625">
        <w:t>Genemark</w:t>
      </w:r>
      <w:proofErr w:type="spellEnd"/>
      <w:r w:rsidRPr="00594625">
        <w:t xml:space="preserve"> (v4.3.3) </w:t>
      </w:r>
      <w:r w:rsidR="00FA6621">
        <w:t>{</w:t>
      </w:r>
      <w:proofErr w:type="spellStart"/>
      <w:r w:rsidR="00FA6621">
        <w:t>Lomsadze</w:t>
      </w:r>
      <w:proofErr w:type="spellEnd"/>
      <w:r w:rsidR="00FA6621">
        <w:t>, 2005 #102}</w:t>
      </w:r>
      <w:r w:rsidR="003F496A">
        <w:t xml:space="preserve"> </w:t>
      </w:r>
      <w:r w:rsidRPr="00594625">
        <w:t xml:space="preserve">and retained for MAKER training. At the same time, BUSCO (v2) BUSCO (v2) </w:t>
      </w:r>
      <w:r w:rsidR="00FA6621">
        <w:t>{</w:t>
      </w:r>
      <w:proofErr w:type="spellStart"/>
      <w:r w:rsidR="00FA6621">
        <w:t>Simão</w:t>
      </w:r>
      <w:proofErr w:type="spellEnd"/>
      <w:r w:rsidR="00FA6621">
        <w:t>, 2015 #96}</w:t>
      </w:r>
      <w:r w:rsidR="003F496A">
        <w:t xml:space="preserve"> </w:t>
      </w:r>
      <w:r w:rsidRPr="00594625">
        <w:t>was used both to train Augustus and create a Snap model</w:t>
      </w:r>
      <w:r w:rsidR="003F496A">
        <w:t xml:space="preserve"> </w:t>
      </w:r>
      <w:r w:rsidR="00FA6621">
        <w:t>{</w:t>
      </w:r>
      <w:proofErr w:type="spellStart"/>
      <w:r w:rsidR="00FA6621">
        <w:t>Korf</w:t>
      </w:r>
      <w:proofErr w:type="spellEnd"/>
      <w:r w:rsidR="00FA6621">
        <w:t>, 2004 #97}</w:t>
      </w:r>
      <w:r w:rsidRPr="00594625">
        <w:t>. Finally, Trinity (v2.2.0)</w:t>
      </w:r>
      <w:r w:rsidR="003F496A">
        <w:t xml:space="preserve"> </w:t>
      </w:r>
      <w:r w:rsidR="00FA6621">
        <w:t>{</w:t>
      </w:r>
      <w:proofErr w:type="spellStart"/>
      <w:r w:rsidR="00FA6621">
        <w:t>Grabherr</w:t>
      </w:r>
      <w:proofErr w:type="spellEnd"/>
      <w:r w:rsidR="00FA6621">
        <w:t>, 2011 #99}</w:t>
      </w:r>
      <w:r w:rsidRPr="00594625">
        <w:t xml:space="preserve"> was used to create an RNASeq-assembly to pass to MAKER as EST evidence. The first pass of MAKER was run using the combination of: (1) the output from </w:t>
      </w:r>
      <w:proofErr w:type="spellStart"/>
      <w:r w:rsidRPr="00594625">
        <w:t>Genemark</w:t>
      </w:r>
      <w:proofErr w:type="spellEnd"/>
      <w:r w:rsidRPr="00594625">
        <w:t xml:space="preserve">, (2) the BUSCO-generated Snap model, (3) the BUSCO-trained Augustus </w:t>
      </w:r>
      <w:r w:rsidR="00FA6621">
        <w:t>{</w:t>
      </w:r>
      <w:proofErr w:type="spellStart"/>
      <w:r w:rsidR="00FA6621">
        <w:t>Stanke</w:t>
      </w:r>
      <w:proofErr w:type="spellEnd"/>
      <w:r w:rsidR="00FA6621">
        <w:t>, 2008 #100}</w:t>
      </w:r>
      <w:r w:rsidR="003F496A">
        <w:t xml:space="preserve"> </w:t>
      </w:r>
      <w:r w:rsidRPr="00594625">
        <w:t xml:space="preserve">model, (4) the Trinity RNASeq-assembly as ESTs, and (5) the </w:t>
      </w:r>
      <w:proofErr w:type="spellStart"/>
      <w:r w:rsidRPr="00594625">
        <w:t>UniProt</w:t>
      </w:r>
      <w:proofErr w:type="spellEnd"/>
      <w:r w:rsidRPr="00594625">
        <w:t xml:space="preserve"> protein database</w:t>
      </w:r>
      <w:r w:rsidR="003F496A">
        <w:t xml:space="preserve"> </w:t>
      </w:r>
      <w:r w:rsidR="00FA6621">
        <w:t xml:space="preserve">{The </w:t>
      </w:r>
      <w:proofErr w:type="spellStart"/>
      <w:r w:rsidR="00FA6621">
        <w:t>UniProt</w:t>
      </w:r>
      <w:proofErr w:type="spellEnd"/>
      <w:r w:rsidR="00FA6621">
        <w:t xml:space="preserve"> Consortium, 2017 #101}</w:t>
      </w:r>
      <w:r w:rsidRPr="00594625">
        <w:t>.</w:t>
      </w:r>
      <w:r w:rsidR="007E07B8">
        <w:t xml:space="preserve"> </w:t>
      </w:r>
    </w:p>
    <w:p w14:paraId="36371CD3" w14:textId="28473BE1" w:rsidR="002474F9" w:rsidRPr="00594625" w:rsidRDefault="00594625" w:rsidP="00594625">
      <w:r w:rsidRPr="00594625">
        <w:t>After the first pass of MAKER was complete, the annotations generated by MAKER</w:t>
      </w:r>
      <w:r>
        <w:t xml:space="preserve"> </w:t>
      </w:r>
      <w:r w:rsidRPr="00594625">
        <w:t xml:space="preserve">were passed to autoAug.pl </w:t>
      </w:r>
      <w:r>
        <w:t>(</w:t>
      </w:r>
      <w:r w:rsidRPr="00594625">
        <w:t>an annotation training script included with Augustus</w:t>
      </w:r>
      <w:r>
        <w:t>)</w:t>
      </w:r>
      <w:r w:rsidRPr="00594625">
        <w:t>, and were additionally used to generate a second Snap model. MAKER was run again with the same input except using the newly generated Snap model (#2 above) and Augustus model (#3 above) to replace those in the first pass. All annotations were output to gff format and can be found at https://github.com/Wendellab/KokiaKirkii.</w:t>
      </w:r>
    </w:p>
    <w:p w14:paraId="646E3E60" w14:textId="77777777" w:rsidR="00E4288C" w:rsidRDefault="00E4288C" w:rsidP="001E096A">
      <w:pPr>
        <w:rPr>
          <w:i/>
        </w:rPr>
      </w:pPr>
    </w:p>
    <w:p w14:paraId="5A6DDF44" w14:textId="77710534" w:rsidR="00FA2E63" w:rsidRDefault="00FA2E63" w:rsidP="00FA2E63">
      <w:pPr>
        <w:rPr>
          <w:i/>
        </w:rPr>
      </w:pPr>
      <w:proofErr w:type="gramStart"/>
      <w:r>
        <w:rPr>
          <w:i/>
        </w:rPr>
        <w:t>dN</w:t>
      </w:r>
      <w:proofErr w:type="gramEnd"/>
      <w:r>
        <w:rPr>
          <w:i/>
        </w:rPr>
        <w:t>/dS</w:t>
      </w:r>
      <w:r w:rsidRPr="002474F9">
        <w:rPr>
          <w:i/>
        </w:rPr>
        <w:t xml:space="preserve"> Estimation</w:t>
      </w:r>
      <w:r>
        <w:rPr>
          <w:i/>
        </w:rPr>
        <w:t xml:space="preserve"> </w:t>
      </w:r>
    </w:p>
    <w:p w14:paraId="6450BB0F" w14:textId="29355361" w:rsidR="001C6D03" w:rsidRDefault="002474F9" w:rsidP="00D732FA">
      <w:r>
        <w:t xml:space="preserve">Amino acid sequences from </w:t>
      </w:r>
      <w:r>
        <w:rPr>
          <w:i/>
        </w:rPr>
        <w:t>G. kirkii,</w:t>
      </w:r>
      <w:r>
        <w:t xml:space="preserve"> </w:t>
      </w:r>
      <w:r>
        <w:rPr>
          <w:i/>
        </w:rPr>
        <w:t>G</w:t>
      </w:r>
      <w:r w:rsidR="000D2ABF">
        <w:rPr>
          <w:i/>
        </w:rPr>
        <w:t xml:space="preserve">ossypium </w:t>
      </w:r>
      <w:r>
        <w:rPr>
          <w:i/>
        </w:rPr>
        <w:t>raimondii</w:t>
      </w:r>
      <w:r>
        <w:t xml:space="preserve"> </w:t>
      </w:r>
      <w:r w:rsidR="008523D3">
        <w:t xml:space="preserve">{Paterson, 2012 #42}, </w:t>
      </w:r>
      <w:r w:rsidR="00D705DF">
        <w:t xml:space="preserve">and </w:t>
      </w:r>
      <w:r w:rsidR="00D705DF">
        <w:rPr>
          <w:i/>
        </w:rPr>
        <w:t>K. drynarioides</w:t>
      </w:r>
      <w:r w:rsidR="00D705DF">
        <w:t xml:space="preserve"> </w:t>
      </w:r>
      <w:r>
        <w:t>were clustered using OrthoFinder</w:t>
      </w:r>
      <w:r w:rsidR="00D705DF">
        <w:t xml:space="preserve"> v1.1.4</w:t>
      </w:r>
      <w:r w:rsidR="002B679B">
        <w:t xml:space="preserve"> </w:t>
      </w:r>
      <w:r w:rsidR="00FA6621">
        <w:t>{</w:t>
      </w:r>
      <w:proofErr w:type="spellStart"/>
      <w:r w:rsidR="00FA6621">
        <w:t>Emms</w:t>
      </w:r>
      <w:proofErr w:type="spellEnd"/>
      <w:r w:rsidR="00FA6621">
        <w:t>, 2015 #33}</w:t>
      </w:r>
      <w:r w:rsidR="00D705DF">
        <w:t>,</w:t>
      </w:r>
      <w:r w:rsidR="00D732FA">
        <w:t xml:space="preserve"> </w:t>
      </w:r>
      <w:r w:rsidR="00117A32">
        <w:t xml:space="preserve">which utilizes a </w:t>
      </w:r>
      <w:r w:rsidR="00D705DF">
        <w:t xml:space="preserve">Markov clustering </w:t>
      </w:r>
      <w:r w:rsidR="00117A32">
        <w:t xml:space="preserve">algorithm </w:t>
      </w:r>
      <w:r w:rsidR="00D705DF">
        <w:t xml:space="preserve">of </w:t>
      </w:r>
      <w:r w:rsidR="00EF725F">
        <w:t xml:space="preserve">normalized </w:t>
      </w:r>
      <w:r w:rsidR="00D705DF">
        <w:t xml:space="preserve">BLASTp scores </w:t>
      </w:r>
      <w:r w:rsidR="00117A32">
        <w:t xml:space="preserve">to infer homology between proteins sequences </w:t>
      </w:r>
      <w:r w:rsidR="000D2ABF">
        <w:t xml:space="preserve">from </w:t>
      </w:r>
      <w:r w:rsidR="00117A32">
        <w:t xml:space="preserve">different species. </w:t>
      </w:r>
      <w:r w:rsidR="00EF725F">
        <w:t xml:space="preserve">Default </w:t>
      </w:r>
      <w:r w:rsidR="00530862">
        <w:t>values</w:t>
      </w:r>
      <w:r w:rsidR="00EF725F">
        <w:t xml:space="preserve"> were used for the inflation </w:t>
      </w:r>
      <w:r w:rsidR="00530862">
        <w:t>parameter (1.5) in the Markov clustering, and the “–</w:t>
      </w:r>
      <w:proofErr w:type="spellStart"/>
      <w:proofErr w:type="gramStart"/>
      <w:r w:rsidR="00530862">
        <w:t>og</w:t>
      </w:r>
      <w:proofErr w:type="spellEnd"/>
      <w:proofErr w:type="gramEnd"/>
      <w:r w:rsidR="00530862">
        <w:t xml:space="preserve">” flag was used to prevent downstream analyses after the </w:t>
      </w:r>
      <w:r w:rsidR="00B803F5">
        <w:t xml:space="preserve">orthologous </w:t>
      </w:r>
      <w:r w:rsidR="00FA2E63">
        <w:t>groups were generated. Orthologous groups containing only a single representative from all species were retained</w:t>
      </w:r>
      <w:r w:rsidR="001C6D03">
        <w:t xml:space="preserve"> </w:t>
      </w:r>
      <w:r w:rsidR="00FA2E63">
        <w:t xml:space="preserve">and </w:t>
      </w:r>
      <w:r w:rsidR="001C6D03">
        <w:t xml:space="preserve">these groups were </w:t>
      </w:r>
      <w:r w:rsidR="00FA2E63">
        <w:t>subsequently filtered</w:t>
      </w:r>
      <w:r w:rsidR="00B803F5">
        <w:t xml:space="preserve"> </w:t>
      </w:r>
      <w:r w:rsidR="001C6D03">
        <w:t>if one or more representative</w:t>
      </w:r>
      <w:r w:rsidR="000D2ABF">
        <w:t>s</w:t>
      </w:r>
      <w:r w:rsidR="001C6D03">
        <w:t xml:space="preserve"> </w:t>
      </w:r>
      <w:r w:rsidR="00B803F5">
        <w:t>contained ambiguous nucleotide bases (</w:t>
      </w:r>
      <w:r w:rsidR="001C6D03">
        <w:t>indicating poor sequence coverage</w:t>
      </w:r>
      <w:r w:rsidR="00B803F5">
        <w:t xml:space="preserve">). </w:t>
      </w:r>
      <w:r w:rsidR="006226C5">
        <w:t>Amino acid sequences from each possible pairwise group</w:t>
      </w:r>
      <w:r w:rsidR="00530862">
        <w:t xml:space="preserve"> (</w:t>
      </w:r>
      <w:r w:rsidR="00530862" w:rsidRPr="00FA2E63">
        <w:rPr>
          <w:i/>
        </w:rPr>
        <w:t>G</w:t>
      </w:r>
      <w:r w:rsidR="006226C5" w:rsidRPr="00FA2E63">
        <w:rPr>
          <w:i/>
        </w:rPr>
        <w:t xml:space="preserve">. </w:t>
      </w:r>
      <w:r w:rsidR="00530862" w:rsidRPr="00FA2E63">
        <w:rPr>
          <w:i/>
        </w:rPr>
        <w:t>r</w:t>
      </w:r>
      <w:r w:rsidR="006226C5" w:rsidRPr="00FA2E63">
        <w:rPr>
          <w:i/>
        </w:rPr>
        <w:t>aimondii</w:t>
      </w:r>
      <w:r w:rsidR="00530862">
        <w:t xml:space="preserve"> + </w:t>
      </w:r>
      <w:r w:rsidR="00530862" w:rsidRPr="00FA2E63">
        <w:rPr>
          <w:i/>
        </w:rPr>
        <w:t>G</w:t>
      </w:r>
      <w:r w:rsidR="006226C5" w:rsidRPr="00FA2E63">
        <w:rPr>
          <w:i/>
        </w:rPr>
        <w:t>. kirkii</w:t>
      </w:r>
      <w:r w:rsidR="00530862">
        <w:t xml:space="preserve">, </w:t>
      </w:r>
      <w:r w:rsidR="00530862" w:rsidRPr="00FA2E63">
        <w:rPr>
          <w:i/>
        </w:rPr>
        <w:t>G</w:t>
      </w:r>
      <w:r w:rsidR="006226C5" w:rsidRPr="00FA2E63">
        <w:rPr>
          <w:i/>
        </w:rPr>
        <w:t>. raimondii</w:t>
      </w:r>
      <w:r w:rsidR="00530862">
        <w:t xml:space="preserve"> + </w:t>
      </w:r>
      <w:r w:rsidR="00530862" w:rsidRPr="00FA2E63">
        <w:rPr>
          <w:i/>
        </w:rPr>
        <w:t>K</w:t>
      </w:r>
      <w:r w:rsidR="006226C5" w:rsidRPr="00FA2E63">
        <w:rPr>
          <w:i/>
        </w:rPr>
        <w:t xml:space="preserve">. </w:t>
      </w:r>
      <w:r w:rsidR="00530862" w:rsidRPr="00FA2E63">
        <w:rPr>
          <w:i/>
        </w:rPr>
        <w:t>d</w:t>
      </w:r>
      <w:r w:rsidR="006226C5" w:rsidRPr="00FA2E63">
        <w:rPr>
          <w:i/>
        </w:rPr>
        <w:t>rynarioides</w:t>
      </w:r>
      <w:r w:rsidR="00530862">
        <w:t xml:space="preserve">, </w:t>
      </w:r>
      <w:r w:rsidR="00530862" w:rsidRPr="00FA2E63">
        <w:rPr>
          <w:i/>
        </w:rPr>
        <w:t>K</w:t>
      </w:r>
      <w:r w:rsidR="006226C5" w:rsidRPr="00FA2E63">
        <w:rPr>
          <w:i/>
        </w:rPr>
        <w:t>. drynarioides</w:t>
      </w:r>
      <w:r w:rsidR="00530862">
        <w:t xml:space="preserve"> + </w:t>
      </w:r>
      <w:r w:rsidR="00530862" w:rsidRPr="00FA2E63">
        <w:rPr>
          <w:i/>
        </w:rPr>
        <w:t>G</w:t>
      </w:r>
      <w:r w:rsidR="006226C5" w:rsidRPr="00FA2E63">
        <w:rPr>
          <w:i/>
        </w:rPr>
        <w:t xml:space="preserve">. </w:t>
      </w:r>
      <w:r w:rsidR="00530862" w:rsidRPr="00FA2E63">
        <w:rPr>
          <w:i/>
        </w:rPr>
        <w:t>k</w:t>
      </w:r>
      <w:r w:rsidR="006226C5" w:rsidRPr="00FA2E63">
        <w:rPr>
          <w:i/>
        </w:rPr>
        <w:t>irkii</w:t>
      </w:r>
      <w:r w:rsidR="00530862">
        <w:t>)</w:t>
      </w:r>
      <w:r w:rsidR="006226C5">
        <w:t xml:space="preserve"> were</w:t>
      </w:r>
      <w:r w:rsidR="003548BB">
        <w:t xml:space="preserve"> aligned using the pairwise2 python package </w:t>
      </w:r>
      <w:r w:rsidR="001C6D03">
        <w:t>(</w:t>
      </w:r>
      <w:r w:rsidR="008523D3" w:rsidRPr="008523D3">
        <w:t>https://github.com/biopython/biopython/blob/master/Bio/pairwise2.py</w:t>
      </w:r>
      <w:r w:rsidR="001C6D03">
        <w:t xml:space="preserve">) </w:t>
      </w:r>
      <w:r w:rsidR="003548BB">
        <w:t>and t</w:t>
      </w:r>
      <w:r w:rsidR="006226C5">
        <w:t>he BLOSUM62 substitution matrix</w:t>
      </w:r>
      <w:r w:rsidR="008523D3">
        <w:t xml:space="preserve"> {Eddy, 2004 #130}</w:t>
      </w:r>
      <w:r w:rsidR="006226C5">
        <w:t>;</w:t>
      </w:r>
      <w:r w:rsidR="003548BB">
        <w:t xml:space="preserve"> </w:t>
      </w:r>
      <w:r w:rsidR="006226C5">
        <w:t>the</w:t>
      </w:r>
      <w:r w:rsidR="003548BB">
        <w:t xml:space="preserve"> highest sco</w:t>
      </w:r>
      <w:r w:rsidR="006226C5">
        <w:t>ring alignment</w:t>
      </w:r>
      <w:r w:rsidR="003548BB">
        <w:t xml:space="preserve"> then </w:t>
      </w:r>
      <w:r w:rsidR="006226C5">
        <w:t>served</w:t>
      </w:r>
      <w:r w:rsidR="003548BB">
        <w:t xml:space="preserve"> as a guide </w:t>
      </w:r>
      <w:r w:rsidR="00B803F5">
        <w:t>for</w:t>
      </w:r>
      <w:r w:rsidR="00143B35">
        <w:t xml:space="preserve"> codon-align</w:t>
      </w:r>
      <w:r w:rsidR="00B803F5">
        <w:t>ing</w:t>
      </w:r>
      <w:r w:rsidR="00143B35">
        <w:t xml:space="preserve"> the CDS sequences</w:t>
      </w:r>
      <w:r w:rsidR="00B803F5">
        <w:t xml:space="preserve"> using a custom python script (</w:t>
      </w:r>
      <w:hyperlink r:id="rId10" w:history="1">
        <w:r w:rsidR="00BA7D1F" w:rsidRPr="00DC5C67">
          <w:rPr>
            <w:rStyle w:val="Hyperlink"/>
          </w:rPr>
          <w:t>https://github.com/Wendellab/KokiaKirkii</w:t>
        </w:r>
      </w:hyperlink>
      <w:r w:rsidR="00B803F5">
        <w:t>)</w:t>
      </w:r>
      <w:r w:rsidR="00143B35">
        <w:t xml:space="preserve">. </w:t>
      </w:r>
    </w:p>
    <w:p w14:paraId="2C118FF3" w14:textId="740E540D" w:rsidR="004D34CB" w:rsidRDefault="001C6D03" w:rsidP="00D732FA">
      <w:r>
        <w:t xml:space="preserve">Pairwise </w:t>
      </w:r>
      <w:r w:rsidR="006226C5" w:rsidRPr="008E6803">
        <w:rPr>
          <w:i/>
        </w:rPr>
        <w:t>dN</w:t>
      </w:r>
      <w:r w:rsidR="00E4288C">
        <w:t xml:space="preserve"> and</w:t>
      </w:r>
      <w:r w:rsidR="006226C5">
        <w:t xml:space="preserve"> </w:t>
      </w:r>
      <w:r w:rsidR="006226C5" w:rsidRPr="008E6803">
        <w:rPr>
          <w:i/>
        </w:rPr>
        <w:t>dS</w:t>
      </w:r>
      <w:r w:rsidR="00E4288C">
        <w:t xml:space="preserve"> </w:t>
      </w:r>
      <w:r w:rsidR="006226C5">
        <w:t xml:space="preserve">values </w:t>
      </w:r>
      <w:r>
        <w:t>were calculated via</w:t>
      </w:r>
      <w:r w:rsidR="00143B35">
        <w:t xml:space="preserve"> C</w:t>
      </w:r>
      <w:r w:rsidR="004B7CF5">
        <w:t>ODE</w:t>
      </w:r>
      <w:r w:rsidR="00143B35">
        <w:t xml:space="preserve">ML </w:t>
      </w:r>
      <w:r>
        <w:t>(</w:t>
      </w:r>
      <w:r w:rsidR="00143B35">
        <w:t>P</w:t>
      </w:r>
      <w:r w:rsidR="00A22A3C">
        <w:t>AML</w:t>
      </w:r>
      <w:r w:rsidR="00B803F5">
        <w:t xml:space="preserve"> v.4.9</w:t>
      </w:r>
      <w:r>
        <w:t>;</w:t>
      </w:r>
      <w:r w:rsidR="00A22A3C">
        <w:t xml:space="preserve"> </w:t>
      </w:r>
      <w:r w:rsidR="00FA6621">
        <w:t>{Yang, 2007 #31}</w:t>
      </w:r>
      <w:r>
        <w:t>)</w:t>
      </w:r>
      <w:r w:rsidR="006226C5">
        <w:t xml:space="preserve"> and </w:t>
      </w:r>
      <w:r>
        <w:t xml:space="preserve">groups with </w:t>
      </w:r>
      <w:r w:rsidR="00143B35">
        <w:t>any pair</w:t>
      </w:r>
      <w:r w:rsidR="004B7CF5">
        <w:t xml:space="preserve">wise </w:t>
      </w:r>
      <w:r w:rsidR="004B7CF5" w:rsidRPr="008E6803">
        <w:rPr>
          <w:i/>
        </w:rPr>
        <w:t>dS</w:t>
      </w:r>
      <w:r w:rsidR="00143B35">
        <w:t xml:space="preserve"> </w:t>
      </w:r>
      <w:r>
        <w:t>&gt;</w:t>
      </w:r>
      <w:r w:rsidR="00143B35">
        <w:t xml:space="preserve"> 0</w:t>
      </w:r>
      <w:r w:rsidR="00150F93">
        <w:t>.6</w:t>
      </w:r>
      <w:r>
        <w:t xml:space="preserve"> were removed due to possible inclusion of </w:t>
      </w:r>
      <w:r w:rsidR="00A22A3C">
        <w:t>non-orthologous proteins</w:t>
      </w:r>
      <w:r>
        <w:t>; t</w:t>
      </w:r>
      <w:r w:rsidR="00150F93">
        <w:t xml:space="preserve">his </w:t>
      </w:r>
      <w:r>
        <w:t>threshold represents</w:t>
      </w:r>
      <w:r w:rsidR="00150F93">
        <w:t xml:space="preserve"> the </w:t>
      </w:r>
      <w:commentRangeStart w:id="3"/>
      <w:r w:rsidR="00150F93">
        <w:t>upper-limit average</w:t>
      </w:r>
      <w:commentRangeEnd w:id="3"/>
      <w:r w:rsidR="000D2ABF">
        <w:rPr>
          <w:rStyle w:val="CommentReference"/>
        </w:rPr>
        <w:commentReference w:id="3"/>
      </w:r>
      <w:r w:rsidR="00150F93">
        <w:t xml:space="preserve"> </w:t>
      </w:r>
      <w:r>
        <w:t xml:space="preserve">of </w:t>
      </w:r>
      <w:r w:rsidR="00150F93">
        <w:t xml:space="preserve">dS values between </w:t>
      </w:r>
      <w:r w:rsidR="00150F93" w:rsidRPr="00150F93">
        <w:rPr>
          <w:i/>
        </w:rPr>
        <w:t>G. raimondii</w:t>
      </w:r>
      <w:r w:rsidR="00150F93">
        <w:t xml:space="preserve"> and </w:t>
      </w:r>
      <w:r w:rsidR="00150F93" w:rsidRPr="00150F93">
        <w:rPr>
          <w:i/>
        </w:rPr>
        <w:t>Theobroma cacao</w:t>
      </w:r>
      <w:r w:rsidR="00DC6E26">
        <w:t>,</w:t>
      </w:r>
      <w:r>
        <w:t xml:space="preserve"> </w:t>
      </w:r>
      <w:r>
        <w:lastRenderedPageBreak/>
        <w:t>a more distant relative</w:t>
      </w:r>
      <w:r w:rsidR="00150F93">
        <w:t xml:space="preserve">. </w:t>
      </w:r>
      <w:r w:rsidR="00A22A3C">
        <w:t xml:space="preserve">Distributions of all pairwise </w:t>
      </w:r>
      <w:proofErr w:type="gramStart"/>
      <w:r w:rsidR="00A22A3C" w:rsidRPr="008E6803">
        <w:rPr>
          <w:i/>
        </w:rPr>
        <w:t>dN</w:t>
      </w:r>
      <w:proofErr w:type="gramEnd"/>
      <w:r w:rsidR="00A22A3C" w:rsidRPr="008E6803">
        <w:rPr>
          <w:i/>
        </w:rPr>
        <w:t xml:space="preserve">, dS, </w:t>
      </w:r>
      <w:r w:rsidR="00A22A3C" w:rsidRPr="008E6803">
        <w:t>and</w:t>
      </w:r>
      <w:r w:rsidR="00A22A3C" w:rsidRPr="008E6803">
        <w:rPr>
          <w:i/>
        </w:rPr>
        <w:t xml:space="preserve"> dN/dS</w:t>
      </w:r>
      <w:r w:rsidR="00A22A3C">
        <w:t xml:space="preserve"> values were </w:t>
      </w:r>
      <w:r>
        <w:t>evaluated</w:t>
      </w:r>
      <w:r w:rsidR="00A22A3C">
        <w:t xml:space="preserve">, and </w:t>
      </w:r>
      <w:r>
        <w:t>basic statistics (</w:t>
      </w:r>
      <w:r w:rsidR="00A22A3C">
        <w:t>mean</w:t>
      </w:r>
      <w:r w:rsidR="00B803F5">
        <w:t>, median,</w:t>
      </w:r>
      <w:r w:rsidR="00A22A3C">
        <w:t xml:space="preserve"> and standar</w:t>
      </w:r>
      <w:r w:rsidR="009E65C9">
        <w:t>d deviation</w:t>
      </w:r>
      <w:r>
        <w:t>) were calculated in R (CITATION).</w:t>
      </w:r>
      <w:r w:rsidR="009E65C9">
        <w:t xml:space="preserve"> </w:t>
      </w:r>
    </w:p>
    <w:p w14:paraId="38CC1DA4" w14:textId="6853DB3B" w:rsidR="004D34CB" w:rsidRDefault="004D34CB" w:rsidP="00D732FA">
      <w:r>
        <w:rPr>
          <w:i/>
        </w:rPr>
        <w:t>Estimating Divergence Time</w:t>
      </w:r>
    </w:p>
    <w:p w14:paraId="19DEED5A" w14:textId="619ED7DF" w:rsidR="00117A32" w:rsidRDefault="004D34CB" w:rsidP="00D732FA">
      <w:r>
        <w:t xml:space="preserve">While </w:t>
      </w:r>
      <w:r w:rsidR="000A47D9">
        <w:t xml:space="preserve">many </w:t>
      </w:r>
      <w:r>
        <w:t xml:space="preserve">previous estimates of divergence time within Gossypieae </w:t>
      </w:r>
      <w:r w:rsidR="00812A5F">
        <w:t>{</w:t>
      </w:r>
      <w:proofErr w:type="spellStart"/>
      <w:r w:rsidR="00812A5F">
        <w:t>Cronn</w:t>
      </w:r>
      <w:proofErr w:type="spellEnd"/>
      <w:r w:rsidR="00812A5F">
        <w:t xml:space="preserve">, 2002 #26} </w:t>
      </w:r>
      <w:r>
        <w:t>have relied on the estimate of a single gene (AdhA) in Brassicaceae {Koch, 2000 #30} or palms {Mort</w:t>
      </w:r>
      <w:r w:rsidR="000A47D9">
        <w:t>on, 1996 #32}, we sought to utilize the breadth of genomic data available, as well as fossil estimates for the emergence of the Malvaceae (CITATION)</w:t>
      </w:r>
      <w:r w:rsidR="001B3A16">
        <w:t xml:space="preserve"> to gain a better estimate of the divergence times of members of the Malvaceae</w:t>
      </w:r>
      <w:r w:rsidR="000A47D9">
        <w:t xml:space="preserve">. </w:t>
      </w:r>
      <w:r w:rsidR="00815069">
        <w:t xml:space="preserve">We used the above method for calculating dS values between </w:t>
      </w:r>
      <w:r w:rsidR="00815069" w:rsidRPr="00815069">
        <w:rPr>
          <w:i/>
        </w:rPr>
        <w:t>Theobroma cacao</w:t>
      </w:r>
      <w:r w:rsidR="00815069">
        <w:t xml:space="preserve"> and </w:t>
      </w:r>
      <w:r w:rsidR="00815069" w:rsidRPr="00815069">
        <w:rPr>
          <w:i/>
        </w:rPr>
        <w:t>G. raimondii</w:t>
      </w:r>
      <w:r w:rsidR="00A379D3">
        <w:t xml:space="preserve"> but removed any dS values greater than 3 to eliminate saturated synonymous sites (n=43)</w:t>
      </w:r>
      <w:r w:rsidR="00815069" w:rsidRPr="00A379D3">
        <w:t>.</w:t>
      </w:r>
      <w:r w:rsidR="00815069">
        <w:rPr>
          <w:i/>
        </w:rPr>
        <w:t xml:space="preserve"> </w:t>
      </w:r>
      <w:r w:rsidR="00815069">
        <w:t>We then used the equation r = dS/(2T) where T is the fossil-calibrated estimate for the age of t</w:t>
      </w:r>
      <w:r w:rsidR="00A379D3">
        <w:t>he Malvaceae (60 MYA;</w:t>
      </w:r>
      <w:r w:rsidR="001B3A16">
        <w:t xml:space="preserve"> CITATION), </w:t>
      </w:r>
      <w:r w:rsidR="00815069">
        <w:t>r is the number of synonymous substitutions x synonymous site</w:t>
      </w:r>
      <w:r w:rsidR="00815069" w:rsidRPr="00815069">
        <w:rPr>
          <w:vertAlign w:val="superscript"/>
        </w:rPr>
        <w:t>-1</w:t>
      </w:r>
      <w:r w:rsidR="00815069">
        <w:t xml:space="preserve"> x year</w:t>
      </w:r>
      <w:r w:rsidR="00815069" w:rsidRPr="00815069">
        <w:rPr>
          <w:vertAlign w:val="superscript"/>
        </w:rPr>
        <w:t>-1</w:t>
      </w:r>
      <w:r w:rsidR="00812A5F">
        <w:t xml:space="preserve"> in the Malvaceae</w:t>
      </w:r>
      <w:r w:rsidR="001B3A16">
        <w:t>, and dS the median of the</w:t>
      </w:r>
      <w:r w:rsidR="00812A5F">
        <w:t xml:space="preserve"> dS distribution using every </w:t>
      </w:r>
      <w:r w:rsidR="001B3A16">
        <w:t>identified single copy ortholog. D</w:t>
      </w:r>
      <w:r w:rsidR="009E65C9">
        <w:t xml:space="preserve">ivergence time between each pairwise group </w:t>
      </w:r>
      <w:r w:rsidR="00812A5F">
        <w:t xml:space="preserve">within Gossypieae </w:t>
      </w:r>
      <w:r w:rsidR="009E65C9">
        <w:t xml:space="preserve">was </w:t>
      </w:r>
      <w:r w:rsidR="00364235">
        <w:t>estima</w:t>
      </w:r>
      <w:r w:rsidR="009E65C9">
        <w:t>ted using the equation T=</w:t>
      </w:r>
      <w:r w:rsidR="000E5256" w:rsidRPr="008E6803">
        <w:rPr>
          <w:i/>
        </w:rPr>
        <w:t>dS</w:t>
      </w:r>
      <w:r w:rsidR="009E65C9">
        <w:t xml:space="preserve">/(2r) where r is the </w:t>
      </w:r>
      <w:r w:rsidR="00812A5F">
        <w:t xml:space="preserve">synonymous substitution rate calculated above and dS is the median dS value in the dS distribution for each pairwise comparison (after applying the filtering criteria). </w:t>
      </w:r>
    </w:p>
    <w:p w14:paraId="1844546A" w14:textId="10671B43" w:rsidR="00117A32" w:rsidRDefault="00117A32" w:rsidP="00D732FA">
      <w:pPr>
        <w:rPr>
          <w:i/>
        </w:rPr>
      </w:pPr>
      <w:r>
        <w:rPr>
          <w:i/>
        </w:rPr>
        <w:t>Copy Number Variation Estimation</w:t>
      </w:r>
    </w:p>
    <w:p w14:paraId="495CC727" w14:textId="43FDCA62" w:rsidR="00430960" w:rsidRPr="00DD5F6E" w:rsidRDefault="00101150" w:rsidP="001E096A">
      <w:pPr>
        <w:rPr>
          <w:i/>
        </w:rPr>
      </w:pPr>
      <w:r>
        <w:t xml:space="preserve">A custom Python script </w:t>
      </w:r>
      <w:r w:rsidR="002B679B">
        <w:t>(</w:t>
      </w:r>
      <w:hyperlink r:id="rId11" w:history="1">
        <w:r w:rsidR="002B679B" w:rsidRPr="00DC5C67">
          <w:rPr>
            <w:rStyle w:val="Hyperlink"/>
          </w:rPr>
          <w:t>https://github.com/Wendellab/KokiaKirkii</w:t>
        </w:r>
      </w:hyperlink>
      <w:r w:rsidR="002B679B">
        <w:t xml:space="preserve">) </w:t>
      </w:r>
      <w:r>
        <w:t xml:space="preserve">was used to calculate lineage-specific gene losses and duplications </w:t>
      </w:r>
      <w:r w:rsidR="00150F93">
        <w:t xml:space="preserve">between </w:t>
      </w:r>
      <w:r w:rsidR="00150F93" w:rsidRPr="00150F93">
        <w:rPr>
          <w:i/>
        </w:rPr>
        <w:t xml:space="preserve">G. kirkii </w:t>
      </w:r>
      <w:r w:rsidR="00150F93" w:rsidRPr="00150F93">
        <w:t>and</w:t>
      </w:r>
      <w:r w:rsidR="00150F93" w:rsidRPr="00150F93">
        <w:rPr>
          <w:i/>
        </w:rPr>
        <w:t xml:space="preserve"> K. drynario</w:t>
      </w:r>
      <w:r w:rsidR="002704A2">
        <w:rPr>
          <w:i/>
        </w:rPr>
        <w:t>i</w:t>
      </w:r>
      <w:r w:rsidR="00150F93" w:rsidRPr="00150F93">
        <w:rPr>
          <w:i/>
        </w:rPr>
        <w:t>des</w:t>
      </w:r>
      <w:r w:rsidR="00150F93">
        <w:t xml:space="preserve">, </w:t>
      </w:r>
      <w:r>
        <w:t xml:space="preserve">as inferred by OrthoFinder. </w:t>
      </w:r>
      <w:r w:rsidR="00A944A9">
        <w:t xml:space="preserve">First, orthologous groups were filtered </w:t>
      </w:r>
      <w:r w:rsidR="0011523E">
        <w:t xml:space="preserve">for clusters with both copy number variation </w:t>
      </w:r>
      <w:r w:rsidR="00C01357">
        <w:t xml:space="preserve">(CNV) </w:t>
      </w:r>
      <w:r w:rsidR="0011523E">
        <w:t>among species</w:t>
      </w:r>
      <w:r w:rsidR="00A944A9">
        <w:t xml:space="preserve"> and </w:t>
      </w:r>
      <w:r w:rsidR="0011523E">
        <w:t xml:space="preserve">where </w:t>
      </w:r>
      <w:r w:rsidR="00A944A9">
        <w:t xml:space="preserve">either </w:t>
      </w:r>
      <w:r w:rsidR="00A944A9" w:rsidRPr="00A944A9">
        <w:rPr>
          <w:i/>
        </w:rPr>
        <w:t>G. kirkii</w:t>
      </w:r>
      <w:r w:rsidR="00A944A9">
        <w:t xml:space="preserve"> or </w:t>
      </w:r>
      <w:r w:rsidR="00A944A9" w:rsidRPr="00A944A9">
        <w:rPr>
          <w:i/>
        </w:rPr>
        <w:t xml:space="preserve">K. </w:t>
      </w:r>
      <w:r w:rsidR="00DE22E9" w:rsidRPr="00A944A9">
        <w:rPr>
          <w:i/>
        </w:rPr>
        <w:t>drynarioides</w:t>
      </w:r>
      <w:r w:rsidR="00A944A9">
        <w:t xml:space="preserve"> had the same </w:t>
      </w:r>
      <w:r w:rsidR="0011523E">
        <w:t xml:space="preserve">copy number </w:t>
      </w:r>
      <w:r w:rsidR="00A944A9">
        <w:t xml:space="preserve">as </w:t>
      </w:r>
      <w:r w:rsidR="00A944A9" w:rsidRPr="00A944A9">
        <w:rPr>
          <w:i/>
        </w:rPr>
        <w:t>G. raimondii</w:t>
      </w:r>
      <w:r w:rsidR="00A944A9">
        <w:t xml:space="preserve">. </w:t>
      </w:r>
      <w:r w:rsidR="00C01357">
        <w:t>G</w:t>
      </w:r>
      <w:r w:rsidR="00A944A9">
        <w:t xml:space="preserve">ene </w:t>
      </w:r>
      <w:r w:rsidR="00C01357">
        <w:t xml:space="preserve">gain or loss </w:t>
      </w:r>
      <w:r w:rsidR="00772F9D">
        <w:t>was</w:t>
      </w:r>
      <w:r w:rsidR="00A944A9">
        <w:t xml:space="preserve"> inferred </w:t>
      </w:r>
      <w:r w:rsidR="00C01357">
        <w:t>when</w:t>
      </w:r>
      <w:r w:rsidR="00A944A9">
        <w:t xml:space="preserve"> the </w:t>
      </w:r>
      <w:r w:rsidR="00C01357">
        <w:t xml:space="preserve">non-equal </w:t>
      </w:r>
      <w:r w:rsidR="00A944A9">
        <w:t xml:space="preserve">species </w:t>
      </w:r>
      <w:r w:rsidR="00C01357">
        <w:t>contained</w:t>
      </w:r>
      <w:r w:rsidR="00A944A9">
        <w:t xml:space="preserve"> </w:t>
      </w:r>
      <w:r w:rsidR="00C01357">
        <w:t xml:space="preserve">more or </w:t>
      </w:r>
      <w:r w:rsidR="00A944A9">
        <w:t>fewer genes</w:t>
      </w:r>
      <w:r w:rsidR="00C01357">
        <w:t>, respectively,</w:t>
      </w:r>
      <w:r w:rsidR="00A944A9">
        <w:t xml:space="preserve"> than </w:t>
      </w:r>
      <w:r w:rsidR="00C01357">
        <w:t xml:space="preserve">the species equivalent in copy number to </w:t>
      </w:r>
      <w:r w:rsidR="00A944A9" w:rsidRPr="00A944A9">
        <w:rPr>
          <w:i/>
        </w:rPr>
        <w:t>G. raimondii</w:t>
      </w:r>
      <w:r w:rsidR="00A944A9">
        <w:t>. A</w:t>
      </w:r>
      <w:r w:rsidR="00C01357">
        <w:t>lthough an absolute</w:t>
      </w:r>
      <w:r w:rsidR="00A944A9">
        <w:t xml:space="preserve"> limit on </w:t>
      </w:r>
      <w:r w:rsidR="00C01357">
        <w:t xml:space="preserve">CNV </w:t>
      </w:r>
      <w:r w:rsidR="00A944A9">
        <w:t xml:space="preserve">size </w:t>
      </w:r>
      <w:r w:rsidR="00B5165F">
        <w:t>was not set, most</w:t>
      </w:r>
      <w:r w:rsidR="00A944A9">
        <w:t xml:space="preserve"> orthologous groups did not </w:t>
      </w:r>
      <w:r w:rsidR="00B5165F">
        <w:t>have a CNV &gt;</w:t>
      </w:r>
      <w:r w:rsidR="00A944A9">
        <w:t xml:space="preserve"> 3 genes.</w:t>
      </w:r>
      <w:r w:rsidR="00DD5F6E">
        <w:rPr>
          <w:i/>
        </w:rPr>
        <w:t xml:space="preserve"> </w:t>
      </w:r>
      <w:r w:rsidR="0022184E">
        <w:t>Verification of inferred gains and losses was</w:t>
      </w:r>
      <w:r w:rsidR="008523D3">
        <w:t xml:space="preserve"> </w:t>
      </w:r>
      <w:r w:rsidR="0022184E">
        <w:t>completed by searching fo</w:t>
      </w:r>
      <w:r w:rsidR="008523D3">
        <w:t xml:space="preserve">r the “missing” genes via </w:t>
      </w:r>
      <w:proofErr w:type="spellStart"/>
      <w:r w:rsidR="008523D3">
        <w:t>gmap</w:t>
      </w:r>
      <w:proofErr w:type="spellEnd"/>
      <w:r w:rsidR="008523D3">
        <w:t xml:space="preserve"> {Wu, 2005 #131}</w:t>
      </w:r>
      <w:r w:rsidR="0022184E">
        <w:t xml:space="preserve"> of</w:t>
      </w:r>
      <w:r w:rsidR="00A06AC5">
        <w:t xml:space="preserve"> </w:t>
      </w:r>
      <w:r w:rsidR="0022184E">
        <w:t xml:space="preserve">the coding </w:t>
      </w:r>
      <w:r w:rsidR="00A06AC5">
        <w:t xml:space="preserve">sequence </w:t>
      </w:r>
      <w:r w:rsidR="0022184E">
        <w:t>to a masked genome, where all annotated genes are masked.</w:t>
      </w:r>
    </w:p>
    <w:p w14:paraId="7B598984" w14:textId="7F35C8A3" w:rsidR="002474F9" w:rsidRPr="00457C7C" w:rsidRDefault="00B3218B" w:rsidP="001E096A">
      <w:r>
        <w:rPr>
          <w:i/>
        </w:rPr>
        <w:t>Repeat</w:t>
      </w:r>
      <w:r w:rsidR="00EB0E31">
        <w:rPr>
          <w:i/>
        </w:rPr>
        <w:t xml:space="preserve"> </w:t>
      </w:r>
      <w:r>
        <w:rPr>
          <w:i/>
        </w:rPr>
        <w:t>clustering and annotation</w:t>
      </w:r>
    </w:p>
    <w:p w14:paraId="73A2F634" w14:textId="1D1D0AD3" w:rsidR="00B032E0" w:rsidRPr="00091D34" w:rsidRDefault="00B032E0">
      <w:r w:rsidRPr="00EA4D66">
        <w:t xml:space="preserve">All reads from one of the paired-end files (i.e., R1) were filtered for quality and trimmed to a standard 95nt using </w:t>
      </w:r>
      <w:proofErr w:type="spellStart"/>
      <w:r w:rsidRPr="00EA4D66">
        <w:rPr>
          <w:shd w:val="clear" w:color="auto" w:fill="FFFFFF"/>
        </w:rPr>
        <w:t>Trimmomatic</w:t>
      </w:r>
      <w:proofErr w:type="spellEnd"/>
      <w:r w:rsidRPr="00EA4D66">
        <w:rPr>
          <w:shd w:val="clear" w:color="auto" w:fill="FFFFFF"/>
        </w:rPr>
        <w:t xml:space="preserve"> version 0.33 </w:t>
      </w:r>
      <w:r w:rsidR="00FA6621">
        <w:rPr>
          <w:shd w:val="clear" w:color="auto" w:fill="FFFFFF"/>
        </w:rPr>
        <w:t>{Bolger, 2014 #35}</w:t>
      </w:r>
      <w:r w:rsidRPr="00EA4D66">
        <w:rPr>
          <w:shd w:val="clear" w:color="auto" w:fill="FFFFFF"/>
        </w:rPr>
        <w:t xml:space="preserve"> as per (</w:t>
      </w:r>
      <w:hyperlink r:id="rId12" w:history="1">
        <w:r w:rsidR="002B679B" w:rsidRPr="00DC5C67">
          <w:rPr>
            <w:rStyle w:val="Hyperlink"/>
          </w:rPr>
          <w:t>https://github.com/Wendellab/KokiaKirkii</w:t>
        </w:r>
      </w:hyperlink>
      <w:r w:rsidRPr="00EA4D66">
        <w:rPr>
          <w:shd w:val="clear" w:color="auto" w:fill="FFFFFF"/>
        </w:rPr>
        <w:t xml:space="preserve">). Surviving reads </w:t>
      </w:r>
      <w:r w:rsidRPr="00EA4D66">
        <w:t>were randomly subsampled to represent a 1% genome size equivalent for each genome</w:t>
      </w:r>
      <w:r w:rsidR="002B679B">
        <w:t xml:space="preserve"> </w:t>
      </w:r>
      <w:r w:rsidR="00FA6621">
        <w:t>{Hendrix, 2005 #36;Wendel, 2002 #37}</w:t>
      </w:r>
      <w:r w:rsidRPr="00EA4D66">
        <w:t xml:space="preserve"> and combined as input into the </w:t>
      </w:r>
      <w:proofErr w:type="spellStart"/>
      <w:r w:rsidRPr="00EA4D66">
        <w:t>RepeatExplorer</w:t>
      </w:r>
      <w:proofErr w:type="spellEnd"/>
      <w:r w:rsidRPr="00EA4D66">
        <w:t xml:space="preserve"> pipeline</w:t>
      </w:r>
      <w:r w:rsidR="002B679B">
        <w:t xml:space="preserve"> </w:t>
      </w:r>
      <w:r w:rsidR="00FA6621">
        <w:t>{</w:t>
      </w:r>
      <w:proofErr w:type="spellStart"/>
      <w:r w:rsidR="00FA6621">
        <w:t>Novák</w:t>
      </w:r>
      <w:proofErr w:type="spellEnd"/>
      <w:r w:rsidR="00FA6621">
        <w:t>, 2013 #38;Novák, 2010 #39}</w:t>
      </w:r>
      <w:r w:rsidRPr="00EA4D66">
        <w:t>, which is designed to cluster reads based on similarity and identify putative repetitive sequences using low-coverage, small read sequencing.</w:t>
      </w:r>
      <w:r w:rsidRPr="00091D34">
        <w:t xml:space="preserve"> </w:t>
      </w:r>
      <w:r w:rsidRPr="00EA4D66">
        <w:t>C</w:t>
      </w:r>
      <w:r w:rsidRPr="00091D34">
        <w:t xml:space="preserve">lusters </w:t>
      </w:r>
      <w:r w:rsidRPr="00EA4D66">
        <w:t xml:space="preserve">containing a minimum of 0.01% of the total input sequences (i.e., 201 reads from a total input of </w:t>
      </w:r>
      <w:r w:rsidRPr="00091D34">
        <w:t xml:space="preserve">2,013,469 reads) were annotated </w:t>
      </w:r>
      <w:r w:rsidR="00091D34">
        <w:t xml:space="preserve">by the </w:t>
      </w:r>
      <w:proofErr w:type="spellStart"/>
      <w:r w:rsidR="00091D34">
        <w:t>RepeatExplorer</w:t>
      </w:r>
      <w:proofErr w:type="spellEnd"/>
      <w:r w:rsidR="00091D34">
        <w:t xml:space="preserve"> implementation of </w:t>
      </w:r>
      <w:proofErr w:type="spellStart"/>
      <w:r w:rsidR="00091D34">
        <w:t>RepeatMasker</w:t>
      </w:r>
      <w:proofErr w:type="spellEnd"/>
      <w:r w:rsidR="00091D34">
        <w:t xml:space="preserve"> </w:t>
      </w:r>
      <w:r w:rsidR="00FA6621">
        <w:t>{</w:t>
      </w:r>
      <w:proofErr w:type="spellStart"/>
      <w:r w:rsidR="00FA6621">
        <w:t>Smit</w:t>
      </w:r>
      <w:proofErr w:type="spellEnd"/>
      <w:r w:rsidR="00FA6621">
        <w:t>, 2013-2015 #40}</w:t>
      </w:r>
      <w:r w:rsidR="00091D34">
        <w:t xml:space="preserve"> </w:t>
      </w:r>
      <w:r w:rsidRPr="00091D34">
        <w:t xml:space="preserve">using </w:t>
      </w:r>
      <w:r w:rsidRPr="00EA4D66">
        <w:t xml:space="preserve">a custom library derived from a combination of </w:t>
      </w:r>
      <w:proofErr w:type="spellStart"/>
      <w:r w:rsidRPr="00EA4D66">
        <w:t>Repbase</w:t>
      </w:r>
      <w:proofErr w:type="spellEnd"/>
      <w:r w:rsidRPr="00EA4D66">
        <w:t xml:space="preserve"> version WHATEVER </w:t>
      </w:r>
      <w:r w:rsidR="00FA6621">
        <w:t>{</w:t>
      </w:r>
      <w:proofErr w:type="spellStart"/>
      <w:r w:rsidR="00FA6621">
        <w:t>Bao</w:t>
      </w:r>
      <w:proofErr w:type="spellEnd"/>
      <w:r w:rsidR="00FA6621">
        <w:t>, 2015 #41}</w:t>
      </w:r>
      <w:r w:rsidRPr="00EA4D66">
        <w:t xml:space="preserve"> and previously annotated cotton repeats </w:t>
      </w:r>
      <w:r w:rsidR="00FA6621">
        <w:t>{Paterson, 2012 #42;Grover, 2008 #58;Grover, 2007 #62;Grover, 2004 #63;Hawkins, 2006 #65}</w:t>
      </w:r>
      <w:r w:rsidRPr="00091D34">
        <w:t>.</w:t>
      </w:r>
      <w:r w:rsidR="00315614">
        <w:t xml:space="preserve"> A cutoff of 0.01% read representation is common; however, we evaluated the suitability of this cut using a log of diminishing returns (</w:t>
      </w:r>
      <w:commentRangeStart w:id="4"/>
      <w:r w:rsidR="00315614" w:rsidRPr="008523D3">
        <w:rPr>
          <w:highlight w:val="yellow"/>
        </w:rPr>
        <w:t>FIGURE</w:t>
      </w:r>
      <w:r w:rsidR="00315614">
        <w:t xml:space="preserve"> </w:t>
      </w:r>
      <w:commentRangeEnd w:id="4"/>
      <w:r w:rsidR="00C03EAF">
        <w:rPr>
          <w:rStyle w:val="CommentReference"/>
        </w:rPr>
        <w:commentReference w:id="4"/>
      </w:r>
      <w:commentRangeStart w:id="5"/>
      <w:r w:rsidR="00EC5CA9">
        <w:t>Cutoff</w:t>
      </w:r>
      <w:commentRangeEnd w:id="5"/>
      <w:r w:rsidR="00C03EAF">
        <w:rPr>
          <w:rStyle w:val="CommentReference"/>
        </w:rPr>
        <w:commentReference w:id="5"/>
      </w:r>
      <w:r w:rsidR="00315614">
        <w:t xml:space="preserve">; </w:t>
      </w:r>
      <w:hyperlink r:id="rId13" w:history="1">
        <w:r w:rsidR="002B679B" w:rsidRPr="00DC5C67">
          <w:rPr>
            <w:rStyle w:val="Hyperlink"/>
          </w:rPr>
          <w:t>https://github.com/Wendellab/KokiaKirkii</w:t>
        </w:r>
      </w:hyperlink>
      <w:r w:rsidR="00315614">
        <w:t xml:space="preserve">). </w:t>
      </w:r>
    </w:p>
    <w:p w14:paraId="4DCC15E9" w14:textId="0EB241CC" w:rsidR="00B032E0" w:rsidRDefault="004C1A29" w:rsidP="00B032E0">
      <w:r>
        <w:lastRenderedPageBreak/>
        <w:t xml:space="preserve">Within the annotated clusters, the number of megabases (Mb) attributable to that cluster (i.e., element type) for each genome/accession was calculated based on the 1% genome representation of the sample and the standardized read length of 95 nt; total repetitive amounts for each broad repetitive classification were summed from these results. </w:t>
      </w:r>
      <w:r w:rsidR="002F3BE3">
        <w:t>The genome occupation of each cluster (i.e., the calculated number of Mb) was normalized by genome size for each accession, resulting in the percent of each genome occupied by that element type</w:t>
      </w:r>
      <w:r w:rsidR="00FA7734">
        <w:t xml:space="preserve">, for use in </w:t>
      </w:r>
      <w:r w:rsidR="003C3674">
        <w:t>multivariate visualization (</w:t>
      </w:r>
      <w:r w:rsidR="003F7146">
        <w:t xml:space="preserve">i.e., </w:t>
      </w:r>
      <w:r>
        <w:t>Principle Coordinate Analysis</w:t>
      </w:r>
      <w:r w:rsidR="003C3674">
        <w:t xml:space="preserve"> and Principal Component Analysis)</w:t>
      </w:r>
      <w:r w:rsidR="00315614">
        <w:t xml:space="preserve">. </w:t>
      </w:r>
      <w:r w:rsidR="009915C3">
        <w:t xml:space="preserve">Raw counts were also log-transformed and visualized via </w:t>
      </w:r>
      <w:proofErr w:type="spellStart"/>
      <w:r w:rsidR="009915C3">
        <w:t>PCoA</w:t>
      </w:r>
      <w:proofErr w:type="spellEnd"/>
      <w:r w:rsidR="009915C3">
        <w:t xml:space="preserve">. </w:t>
      </w:r>
      <w:r w:rsidR="0023383F" w:rsidRPr="00EA4D66">
        <w:t>All analys</w:t>
      </w:r>
      <w:r w:rsidR="00420338">
        <w:t>e</w:t>
      </w:r>
      <w:r w:rsidR="0023383F" w:rsidRPr="00EA4D66">
        <w:t xml:space="preserve">s were conducted in R </w:t>
      </w:r>
      <w:r w:rsidR="00FA6621">
        <w:t>{Team, 2017 #66}</w:t>
      </w:r>
      <w:r w:rsidR="003F7146">
        <w:t>; R versions and scripts</w:t>
      </w:r>
      <w:r w:rsidR="0023383F" w:rsidRPr="00EA4D66">
        <w:t xml:space="preserve"> </w:t>
      </w:r>
      <w:r w:rsidR="009C7C8B">
        <w:t>are</w:t>
      </w:r>
      <w:r w:rsidR="0023383F" w:rsidRPr="00EA4D66">
        <w:t xml:space="preserve"> available at (</w:t>
      </w:r>
      <w:hyperlink r:id="rId14" w:history="1">
        <w:r w:rsidR="003F7146" w:rsidRPr="00DC5C67">
          <w:rPr>
            <w:rStyle w:val="Hyperlink"/>
          </w:rPr>
          <w:t>https://github.com/Wendellab/KokiaKirkii</w:t>
        </w:r>
      </w:hyperlink>
      <w:r w:rsidR="0023383F" w:rsidRPr="00EA4D66">
        <w:t xml:space="preserve">). </w:t>
      </w:r>
    </w:p>
    <w:p w14:paraId="36E24ECC" w14:textId="77777777" w:rsidR="00594625" w:rsidRPr="0023383F" w:rsidRDefault="00594625" w:rsidP="00B032E0"/>
    <w:p w14:paraId="0794F0FA" w14:textId="1A904EC6" w:rsidR="007F3F6C" w:rsidRPr="00EA4D66" w:rsidRDefault="007F3F6C" w:rsidP="001E096A">
      <w:pPr>
        <w:rPr>
          <w:i/>
        </w:rPr>
      </w:pPr>
      <w:r w:rsidRPr="00EA4D66">
        <w:rPr>
          <w:i/>
        </w:rPr>
        <w:t>Repeat heterogeneity and relative age</w:t>
      </w:r>
    </w:p>
    <w:p w14:paraId="4ECCC3DC" w14:textId="5796995A" w:rsidR="00EB0E31" w:rsidRDefault="007F3F6C" w:rsidP="001E096A">
      <w:r>
        <w:t xml:space="preserve">Relative cluster age was approximated using the among-read divergence profile of each cluster, as previously used for </w:t>
      </w:r>
      <w:proofErr w:type="spellStart"/>
      <w:r w:rsidRPr="00EA4D66">
        <w:rPr>
          <w:i/>
        </w:rPr>
        <w:t>Fritillaria</w:t>
      </w:r>
      <w:proofErr w:type="spellEnd"/>
      <w:r>
        <w:t xml:space="preserve"> </w:t>
      </w:r>
      <w:r w:rsidR="00FA6621">
        <w:t>{Kelly, 2015 #68}</w:t>
      </w:r>
      <w:r>
        <w:t xml:space="preserve"> and dandelion</w:t>
      </w:r>
      <w:r w:rsidR="003F7146">
        <w:t xml:space="preserve"> </w:t>
      </w:r>
      <w:r w:rsidR="00FA6621">
        <w:t xml:space="preserve">{Ferreira de </w:t>
      </w:r>
      <w:proofErr w:type="spellStart"/>
      <w:r w:rsidR="00FA6621">
        <w:t>Carvalho</w:t>
      </w:r>
      <w:proofErr w:type="spellEnd"/>
      <w:r w:rsidR="00FA6621">
        <w:t>, 2016 #67}</w:t>
      </w:r>
      <w:r>
        <w:t xml:space="preserve">. Briefly, an all-versus-all </w:t>
      </w:r>
      <w:proofErr w:type="spellStart"/>
      <w:r>
        <w:t>BLASTn</w:t>
      </w:r>
      <w:proofErr w:type="spellEnd"/>
      <w:r>
        <w:t xml:space="preserve"> </w:t>
      </w:r>
      <w:r w:rsidR="00FA6621">
        <w:t>{</w:t>
      </w:r>
      <w:proofErr w:type="spellStart"/>
      <w:r w:rsidR="00FA6621">
        <w:t>Boratyn</w:t>
      </w:r>
      <w:proofErr w:type="spellEnd"/>
      <w:r w:rsidR="00FA6621">
        <w:t>, 2013 #69}</w:t>
      </w:r>
      <w:r w:rsidR="00953E24">
        <w:t xml:space="preserve"> </w:t>
      </w:r>
      <w:r w:rsidR="00FA6621">
        <w:t>{</w:t>
      </w:r>
      <w:proofErr w:type="spellStart"/>
      <w:r w:rsidR="00FA6621">
        <w:t>Altschul</w:t>
      </w:r>
      <w:proofErr w:type="spellEnd"/>
      <w:r w:rsidR="00FA6621">
        <w:t>, 1990 #70}</w:t>
      </w:r>
      <w:r w:rsidR="00953E24">
        <w:t xml:space="preserve"> </w:t>
      </w:r>
      <w:r>
        <w:t xml:space="preserve">was conducted on a cluster-by-cluster basis using the same BLAST parameters implemented in </w:t>
      </w:r>
      <w:proofErr w:type="spellStart"/>
      <w:r>
        <w:t>RepeatExplorer</w:t>
      </w:r>
      <w:proofErr w:type="spellEnd"/>
      <w:r>
        <w:t xml:space="preserve">. A histogram of pairwise percent identity was generated for each cluster </w:t>
      </w:r>
      <w:r w:rsidR="008F007C">
        <w:t xml:space="preserve">and the trend (i.e., biased toward high-identity, “young” or lower-identity, “older” element reads) was described for each via regression models </w:t>
      </w:r>
      <w:r>
        <w:t>using R</w:t>
      </w:r>
      <w:r w:rsidR="008F007C">
        <w:t>. Specifically, two regression models were used to describe the data as either</w:t>
      </w:r>
      <w:r w:rsidR="008F007C" w:rsidRPr="008F007C">
        <w:t xml:space="preserve"> </w:t>
      </w:r>
      <w:r w:rsidR="008F007C">
        <w:t>linear (</w:t>
      </w:r>
      <w:r w:rsidR="008F007C" w:rsidRPr="008F007C">
        <w:t>Y = a + </w:t>
      </w:r>
      <w:proofErr w:type="spellStart"/>
      <w:r w:rsidR="008F007C" w:rsidRPr="008F007C">
        <w:t>bX</w:t>
      </w:r>
      <w:proofErr w:type="spellEnd"/>
      <w:r w:rsidR="008F007C">
        <w:t>) or quadratic</w:t>
      </w:r>
      <w:r w:rsidR="008F007C" w:rsidRPr="008F007C">
        <w:t xml:space="preserve"> </w:t>
      </w:r>
      <w:r w:rsidR="008F007C">
        <w:t>(</w:t>
      </w:r>
      <w:r w:rsidR="008F007C" w:rsidRPr="008F007C">
        <w:t>Y = a + </w:t>
      </w:r>
      <w:proofErr w:type="spellStart"/>
      <w:r w:rsidR="008F007C" w:rsidRPr="008F007C">
        <w:t>bX</w:t>
      </w:r>
      <w:proofErr w:type="spellEnd"/>
      <w:r w:rsidR="008F007C" w:rsidRPr="008F007C">
        <w:t> + cX</w:t>
      </w:r>
      <w:r w:rsidR="008F007C" w:rsidRPr="00EA4D66">
        <w:rPr>
          <w:vertAlign w:val="superscript"/>
        </w:rPr>
        <w:t>2</w:t>
      </w:r>
      <w:r w:rsidR="008F007C">
        <w:t>), and the model with the highest confidence was determined via Bayesian Information Criterion</w:t>
      </w:r>
      <w:r w:rsidR="00953E24">
        <w:t xml:space="preserve"> </w:t>
      </w:r>
      <w:r w:rsidR="00FA6621">
        <w:t>{Schwarz, 1978 #71}</w:t>
      </w:r>
      <w:r w:rsidR="008F007C">
        <w:t xml:space="preserve">. </w:t>
      </w:r>
      <w:r w:rsidR="000E313A">
        <w:t>The read similarity profile for each cluster was automatically evaluated for each histogram</w:t>
      </w:r>
      <w:r w:rsidR="008F007C">
        <w:t xml:space="preserve"> </w:t>
      </w:r>
      <w:r w:rsidR="000E313A">
        <w:t>to determine if the reads trend toward highly similar “young” or more divergent “older” reads, as per (Julie paper)</w:t>
      </w:r>
      <w:r w:rsidR="00AC6943">
        <w:t xml:space="preserve"> with an additional category</w:t>
      </w:r>
      <w:r w:rsidR="000E313A">
        <w:t>.</w:t>
      </w:r>
      <w:r w:rsidR="00AC6943">
        <w:t xml:space="preserve"> These categories include (1) positive linear regression; (2) absence of linear regression; (3) negative linear regression; (4) positive quadratic vertical parabola, trend described by right-side of vertex; (4b)</w:t>
      </w:r>
      <w:r w:rsidR="00AC6943" w:rsidRPr="00AC6943">
        <w:t xml:space="preserve"> </w:t>
      </w:r>
      <w:r w:rsidR="00AC6943">
        <w:t>positive quadratic vertical parabola, trend described by left-side of vertex; (5)</w:t>
      </w:r>
      <w:r w:rsidR="00AF3EFF">
        <w:t xml:space="preserve"> negative quadratic vertical parabola, trend described by right-side of vertex</w:t>
      </w:r>
      <w:r w:rsidR="00AC6943">
        <w:t>; and (6)</w:t>
      </w:r>
      <w:r w:rsidR="00282801">
        <w:t xml:space="preserve"> negative quadratic vertical parabola, trend described by left-side of vertex and vertex at &gt;99% pairwise-identity (Figure </w:t>
      </w:r>
      <w:r w:rsidR="00EC5CA9">
        <w:t>Age Examples</w:t>
      </w:r>
      <w:r w:rsidR="00282801">
        <w:t>)</w:t>
      </w:r>
      <w:r w:rsidR="00AC6943">
        <w:t xml:space="preserve">. </w:t>
      </w:r>
      <w:r w:rsidR="00BB0A33">
        <w:t xml:space="preserve"> Categories which trend toward highly identical reads (i.e., 1, 4, and 6) were interpreted as having relatively young membership, whereas categories which trend toward lower identity (i.e., 2, 3, 4b, and 5) were interpreted as being composed of older elements.</w:t>
      </w:r>
      <w:r w:rsidR="00AC6943">
        <w:t xml:space="preserve"> </w:t>
      </w:r>
      <w:r w:rsidR="00BB0A33" w:rsidRPr="00EA4D66">
        <w:t xml:space="preserve">As with </w:t>
      </w:r>
      <w:r w:rsidR="00D16902">
        <w:t xml:space="preserve">Ferreira de </w:t>
      </w:r>
      <w:proofErr w:type="spellStart"/>
      <w:r w:rsidR="00D16902">
        <w:t>Carvalho</w:t>
      </w:r>
      <w:proofErr w:type="spellEnd"/>
      <w:r w:rsidR="00D16902">
        <w:t xml:space="preserve"> (2016)</w:t>
      </w:r>
      <w:r w:rsidR="00BB0A33" w:rsidRPr="00EA4D66">
        <w:t>, t</w:t>
      </w:r>
      <w:r w:rsidRPr="00EA4D66">
        <w:t xml:space="preserve">his regression </w:t>
      </w:r>
      <w:r w:rsidR="00BB0A33" w:rsidRPr="00EA4D66">
        <w:t xml:space="preserve">simply provides a relative characterization of cluster/element age and is not designed to </w:t>
      </w:r>
      <w:r w:rsidRPr="00EA4D66">
        <w:t>detect statistically significant differences.</w:t>
      </w:r>
    </w:p>
    <w:p w14:paraId="10898BA5" w14:textId="1D62E7F4" w:rsidR="004E5F56" w:rsidRPr="00EA4D66" w:rsidRDefault="004E5F56" w:rsidP="004E5F56">
      <w:r>
        <w:rPr>
          <w:i/>
        </w:rPr>
        <w:t xml:space="preserve">Repetitive profiles between </w:t>
      </w:r>
      <w:r>
        <w:t>Kokia drynarioides</w:t>
      </w:r>
      <w:r>
        <w:rPr>
          <w:i/>
        </w:rPr>
        <w:t xml:space="preserve"> and </w:t>
      </w:r>
      <w:r>
        <w:t>Gossypioides kirkii</w:t>
      </w:r>
    </w:p>
    <w:p w14:paraId="5A461E77" w14:textId="1F59E49F" w:rsidR="004E5F56" w:rsidRPr="00EA4D66" w:rsidRDefault="00C908C6" w:rsidP="004E5F56">
      <w:r>
        <w:t xml:space="preserve">Comparison of abundance </w:t>
      </w:r>
      <w:r w:rsidR="0004228B">
        <w:t xml:space="preserve">for the annotated clusters in </w:t>
      </w:r>
      <w:r w:rsidR="0088197C">
        <w:rPr>
          <w:i/>
        </w:rPr>
        <w:t>Kokia drynarioides</w:t>
      </w:r>
      <w:r w:rsidR="0088197C">
        <w:t xml:space="preserve"> and </w:t>
      </w:r>
      <w:r w:rsidR="0088197C">
        <w:rPr>
          <w:i/>
        </w:rPr>
        <w:t>Gossypioides kirkii</w:t>
      </w:r>
      <w:r w:rsidR="0088197C">
        <w:t xml:space="preserve"> were </w:t>
      </w:r>
      <w:r>
        <w:t xml:space="preserve">visualized </w:t>
      </w:r>
      <w:r w:rsidR="0088197C">
        <w:t>via ggplot</w:t>
      </w:r>
      <w:r w:rsidR="00953E24">
        <w:t xml:space="preserve"> </w:t>
      </w:r>
      <w:r w:rsidR="00FA6621">
        <w:t>{Wickham, 2016 #72}</w:t>
      </w:r>
      <w:r>
        <w:t xml:space="preserve">, including a </w:t>
      </w:r>
      <w:r w:rsidR="00FD0584">
        <w:t xml:space="preserve">1:1 ratio line to indicate the expected relationship between </w:t>
      </w:r>
      <w:r w:rsidR="00FD0584" w:rsidRPr="00EA4D66">
        <w:rPr>
          <w:i/>
        </w:rPr>
        <w:t>K. drynarioides</w:t>
      </w:r>
      <w:r w:rsidR="00FD0584">
        <w:t xml:space="preserve"> and </w:t>
      </w:r>
      <w:r w:rsidR="00FD0584" w:rsidRPr="00EA4D66">
        <w:rPr>
          <w:i/>
        </w:rPr>
        <w:t>G. kirkii</w:t>
      </w:r>
      <w:r w:rsidR="00FD0584">
        <w:t xml:space="preserve"> cluster sizes </w:t>
      </w:r>
      <w:r w:rsidR="0004228B">
        <w:t>if</w:t>
      </w:r>
      <w:r w:rsidR="00FD0584">
        <w:t xml:space="preserve"> their repetitive profiles</w:t>
      </w:r>
      <w:r w:rsidR="0004228B">
        <w:t xml:space="preserve"> had</w:t>
      </w:r>
      <w:r w:rsidR="00FD0584">
        <w:t xml:space="preserve"> remained static post-divergence. </w:t>
      </w:r>
      <w:r w:rsidR="0004228B">
        <w:t>Differential abundance (in read counts) between</w:t>
      </w:r>
      <w:r w:rsidR="0004228B" w:rsidRPr="0004228B">
        <w:rPr>
          <w:i/>
        </w:rPr>
        <w:t xml:space="preserve"> </w:t>
      </w:r>
      <w:r w:rsidR="0004228B" w:rsidRPr="00940B37">
        <w:rPr>
          <w:i/>
        </w:rPr>
        <w:t>K. drynarioides</w:t>
      </w:r>
      <w:r w:rsidR="0004228B">
        <w:t xml:space="preserve"> and </w:t>
      </w:r>
      <w:r w:rsidR="0004228B" w:rsidRPr="00940B37">
        <w:rPr>
          <w:i/>
        </w:rPr>
        <w:t>G. kirkii</w:t>
      </w:r>
      <w:r w:rsidR="0004228B">
        <w:t xml:space="preserve"> for each cluster was evaluated via t</w:t>
      </w:r>
      <w:r w:rsidR="00FD0584">
        <w:t>wo-sample chi</w:t>
      </w:r>
      <w:r w:rsidR="00FD0584" w:rsidRPr="00EA4D66">
        <w:rPr>
          <w:vertAlign w:val="superscript"/>
        </w:rPr>
        <w:t>2</w:t>
      </w:r>
      <w:r w:rsidR="00FD0584">
        <w:t xml:space="preserve"> tests</w:t>
      </w:r>
      <w:r w:rsidR="0004228B">
        <w:t>;</w:t>
      </w:r>
      <w:r w:rsidR="00FD0584">
        <w:t xml:space="preserve"> all p-values were subject to </w:t>
      </w:r>
      <w:proofErr w:type="spellStart"/>
      <w:r w:rsidR="00953E24">
        <w:t>Benjamini</w:t>
      </w:r>
      <w:proofErr w:type="spellEnd"/>
      <w:r w:rsidR="00953E24">
        <w:t>-Hochberg</w:t>
      </w:r>
      <w:r w:rsidR="0004228B">
        <w:t xml:space="preserve"> correction</w:t>
      </w:r>
      <w:r>
        <w:t xml:space="preserve"> for multiple testing</w:t>
      </w:r>
      <w:r w:rsidR="00953E24">
        <w:t xml:space="preserve"> </w:t>
      </w:r>
      <w:r w:rsidR="00FA6621">
        <w:t>{</w:t>
      </w:r>
      <w:proofErr w:type="spellStart"/>
      <w:r w:rsidR="00FA6621">
        <w:t>Benjamini</w:t>
      </w:r>
      <w:proofErr w:type="spellEnd"/>
      <w:r w:rsidR="00FA6621">
        <w:t>, 2001 #73}</w:t>
      </w:r>
      <w:r w:rsidR="0004228B" w:rsidRPr="0004228B">
        <w:t>.</w:t>
      </w:r>
    </w:p>
    <w:p w14:paraId="68A96DA2" w14:textId="2008FAC0" w:rsidR="0099556C" w:rsidRDefault="0099556C" w:rsidP="0099556C">
      <w:r>
        <w:rPr>
          <w:i/>
        </w:rPr>
        <w:t xml:space="preserve">Indel characterization in </w:t>
      </w:r>
      <w:r>
        <w:t>Kokia drynarioides</w:t>
      </w:r>
      <w:r>
        <w:rPr>
          <w:i/>
        </w:rPr>
        <w:t xml:space="preserve"> and </w:t>
      </w:r>
      <w:r>
        <w:t>Gossypioides kirkii</w:t>
      </w:r>
    </w:p>
    <w:p w14:paraId="138867B4" w14:textId="5B23B8A3" w:rsidR="0099556C" w:rsidRDefault="00BB4613" w:rsidP="0099556C">
      <w:r>
        <w:lastRenderedPageBreak/>
        <w:t xml:space="preserve">Indels in </w:t>
      </w:r>
      <w:r>
        <w:rPr>
          <w:i/>
        </w:rPr>
        <w:t xml:space="preserve">K. drynarioides </w:t>
      </w:r>
      <w:r>
        <w:t xml:space="preserve">and </w:t>
      </w:r>
      <w:r>
        <w:rPr>
          <w:i/>
        </w:rPr>
        <w:t>G. kirkii</w:t>
      </w:r>
      <w:r>
        <w:t xml:space="preserve"> were evaluated by mapping each set of sequencing reads to the </w:t>
      </w:r>
      <w:r>
        <w:rPr>
          <w:i/>
        </w:rPr>
        <w:t>G. raimondii</w:t>
      </w:r>
      <w:r>
        <w:t xml:space="preserve"> genome and using GATK (v 3.6) </w:t>
      </w:r>
      <w:r w:rsidR="00FA6621">
        <w:t xml:space="preserve">{McKenna, 2010 #122;DePristo, 2011 #123;Van der </w:t>
      </w:r>
      <w:proofErr w:type="spellStart"/>
      <w:r w:rsidR="00FA6621">
        <w:t>Auwera</w:t>
      </w:r>
      <w:proofErr w:type="spellEnd"/>
      <w:r w:rsidR="00FA6621">
        <w:t>, 2002 #124}</w:t>
      </w:r>
      <w:r>
        <w:t xml:space="preserve"> to align and characterize indels. GATK indel calls were pruned to remove (1) positions with missing data in </w:t>
      </w:r>
      <w:r w:rsidRPr="00BB4613">
        <w:rPr>
          <w:i/>
        </w:rPr>
        <w:t>G. kirkii</w:t>
      </w:r>
      <w:r>
        <w:t xml:space="preserve"> or </w:t>
      </w:r>
      <w:r w:rsidRPr="00BB4613">
        <w:rPr>
          <w:i/>
        </w:rPr>
        <w:t>K. drynarioides</w:t>
      </w:r>
      <w:r>
        <w:t xml:space="preserve"> </w:t>
      </w:r>
      <w:r w:rsidR="004B7B8A">
        <w:t xml:space="preserve">or (2) heterozygous sites. The resulting table was imported into R </w:t>
      </w:r>
      <w:r w:rsidR="00FA6621">
        <w:t>{Team, 2017 #66}</w:t>
      </w:r>
      <w:r w:rsidR="004B7B8A">
        <w:t xml:space="preserve"> for characterization of indels and length determination using the </w:t>
      </w:r>
      <w:r w:rsidR="004B7B8A" w:rsidRPr="004B7B8A">
        <w:rPr>
          <w:i/>
        </w:rPr>
        <w:t>G. raimondii</w:t>
      </w:r>
      <w:r w:rsidR="004B7B8A">
        <w:t xml:space="preserve"> reference state as an outgroup. Indels were characterized as insertions and deletions for each species under the following criteria: (1) the state must be different in </w:t>
      </w:r>
      <w:r w:rsidR="004B7B8A">
        <w:rPr>
          <w:i/>
        </w:rPr>
        <w:t xml:space="preserve">K. drynarioides </w:t>
      </w:r>
      <w:r w:rsidR="004B7B8A">
        <w:t xml:space="preserve">and </w:t>
      </w:r>
      <w:r w:rsidR="004B7B8A">
        <w:rPr>
          <w:i/>
        </w:rPr>
        <w:t>G. kirkii</w:t>
      </w:r>
      <w:r w:rsidR="004B7B8A">
        <w:t xml:space="preserve">; (2) either </w:t>
      </w:r>
      <w:r w:rsidR="004B7B8A">
        <w:rPr>
          <w:i/>
        </w:rPr>
        <w:t xml:space="preserve">K. drynarioides </w:t>
      </w:r>
      <w:r w:rsidR="004B7B8A">
        <w:t xml:space="preserve">or </w:t>
      </w:r>
      <w:r w:rsidR="004B7B8A">
        <w:rPr>
          <w:i/>
        </w:rPr>
        <w:t>G. kirkii</w:t>
      </w:r>
      <w:r w:rsidR="004B7B8A">
        <w:t xml:space="preserve"> must share the state with the outgroup; (3) insertions are represented by longer sequence in either </w:t>
      </w:r>
      <w:r w:rsidR="004B7B8A">
        <w:rPr>
          <w:i/>
        </w:rPr>
        <w:t xml:space="preserve">K. drynarioides </w:t>
      </w:r>
      <w:r w:rsidR="004B7B8A">
        <w:t xml:space="preserve">or </w:t>
      </w:r>
      <w:r w:rsidR="004B7B8A">
        <w:rPr>
          <w:i/>
        </w:rPr>
        <w:t>G. kirkii</w:t>
      </w:r>
      <w:r w:rsidR="004B7B8A">
        <w:t xml:space="preserve"> compared to the other two; and (4) deletions are represented by shorter sequence in </w:t>
      </w:r>
      <w:r w:rsidR="004B7B8A">
        <w:rPr>
          <w:i/>
        </w:rPr>
        <w:t xml:space="preserve">K. drynarioides </w:t>
      </w:r>
      <w:r w:rsidR="004B7B8A" w:rsidRPr="004B7B8A">
        <w:t>or</w:t>
      </w:r>
      <w:r w:rsidR="004B7B8A">
        <w:rPr>
          <w:i/>
        </w:rPr>
        <w:t xml:space="preserve"> G. kirkii</w:t>
      </w:r>
      <w:r w:rsidR="004B7B8A">
        <w:t xml:space="preserve"> as compared to the other two. Software versions and scripts</w:t>
      </w:r>
      <w:r w:rsidR="004B7B8A" w:rsidRPr="00EA4D66">
        <w:t xml:space="preserve"> </w:t>
      </w:r>
      <w:r w:rsidR="004B7B8A">
        <w:t>are</w:t>
      </w:r>
      <w:r w:rsidR="004B7B8A" w:rsidRPr="00EA4D66">
        <w:t xml:space="preserve"> available at (</w:t>
      </w:r>
      <w:hyperlink r:id="rId15" w:history="1">
        <w:r w:rsidR="004B7B8A" w:rsidRPr="00DC5C67">
          <w:rPr>
            <w:rStyle w:val="Hyperlink"/>
          </w:rPr>
          <w:t>https://github.com/Wendellab/KokiaKirkii</w:t>
        </w:r>
      </w:hyperlink>
      <w:r w:rsidR="004B7B8A" w:rsidRPr="00EA4D66">
        <w:t>)</w:t>
      </w:r>
      <w:r w:rsidR="004B7B8A">
        <w:t>.</w:t>
      </w:r>
      <w:r>
        <w:t xml:space="preserve"> </w:t>
      </w:r>
    </w:p>
    <w:p w14:paraId="5C65817F" w14:textId="0879256E" w:rsidR="00485F39" w:rsidRPr="003D3D4C" w:rsidRDefault="00485F39" w:rsidP="001E096A">
      <w:pPr>
        <w:rPr>
          <w:b/>
        </w:rPr>
      </w:pPr>
      <w:r w:rsidRPr="003D3D4C">
        <w:rPr>
          <w:b/>
        </w:rPr>
        <w:t xml:space="preserve">Results </w:t>
      </w:r>
    </w:p>
    <w:p w14:paraId="2E8E56E6" w14:textId="674EC166" w:rsidR="00C908C6" w:rsidRPr="00C908C6" w:rsidRDefault="00C908C6" w:rsidP="0008561B">
      <w:pPr>
        <w:rPr>
          <w:i/>
        </w:rPr>
      </w:pPr>
      <w:r w:rsidRPr="00C908C6">
        <w:rPr>
          <w:i/>
        </w:rPr>
        <w:t>Kokia genome assembly and annotation</w:t>
      </w:r>
    </w:p>
    <w:p w14:paraId="3EFFC319" w14:textId="53AD950D" w:rsidR="00C908C6" w:rsidRDefault="00611C13" w:rsidP="001E096A">
      <w:proofErr w:type="spellStart"/>
      <w:r>
        <w:t>ABySS</w:t>
      </w:r>
      <w:proofErr w:type="spellEnd"/>
      <w:r>
        <w:t xml:space="preserve"> assembly of the </w:t>
      </w:r>
      <w:r w:rsidR="006A7809">
        <w:t>80</w:t>
      </w:r>
      <w:r>
        <w:t xml:space="preserve">X coverage Illumina (trimmed; raw = </w:t>
      </w:r>
      <w:r w:rsidR="00B04AC1">
        <w:t>111X</w:t>
      </w:r>
      <w:r>
        <w:t xml:space="preserve">) led to 19,146 scaffolds (25,827 contigs) ranging in size from </w:t>
      </w:r>
      <w:r w:rsidR="001C5718">
        <w:t>500bp</w:t>
      </w:r>
      <w:r>
        <w:t xml:space="preserve"> to 2.29Mb and comprising a total length of 520.9 Mb (</w:t>
      </w:r>
      <w:proofErr w:type="gramStart"/>
      <w:r>
        <w:t>Table</w:t>
      </w:r>
      <w:r w:rsidR="001E527B">
        <w:t xml:space="preserve"> </w:t>
      </w:r>
      <w:r w:rsidR="001E527B" w:rsidRPr="00101FBC">
        <w:rPr>
          <w:color w:val="FF0000"/>
        </w:rPr>
        <w:t xml:space="preserve"> XX</w:t>
      </w:r>
      <w:proofErr w:type="gramEnd"/>
      <w:r>
        <w:t xml:space="preserve"> Assembly Stats; estimated genome size for </w:t>
      </w:r>
      <w:r>
        <w:rPr>
          <w:i/>
        </w:rPr>
        <w:t xml:space="preserve">K. drynarioides </w:t>
      </w:r>
      <w:r>
        <w:t>= 590 Mb</w:t>
      </w:r>
      <w:r w:rsidR="00D70169">
        <w:t xml:space="preserve"> {Wendel, 2002 #37}</w:t>
      </w:r>
      <w:r>
        <w:t xml:space="preserve">). </w:t>
      </w:r>
      <w:r w:rsidR="00D5699C">
        <w:t xml:space="preserve">Nearly 80% of the </w:t>
      </w:r>
      <w:r w:rsidR="00D5699C">
        <w:rPr>
          <w:i/>
        </w:rPr>
        <w:t xml:space="preserve">K. drynarioides </w:t>
      </w:r>
      <w:r w:rsidR="00D5699C">
        <w:t>assembly is represented in scaffolds of &gt;50kb</w:t>
      </w:r>
      <w:r w:rsidR="0039502F">
        <w:t xml:space="preserve">, which, in </w:t>
      </w:r>
      <w:r w:rsidR="00B25251">
        <w:t>conjunction</w:t>
      </w:r>
      <w:r w:rsidR="0039502F">
        <w:t xml:space="preserve"> with an </w:t>
      </w:r>
      <w:r w:rsidR="00D5699C">
        <w:t xml:space="preserve">N50 of 176.7 </w:t>
      </w:r>
      <w:proofErr w:type="gramStart"/>
      <w:r w:rsidR="00D5699C">
        <w:t>kb</w:t>
      </w:r>
      <w:proofErr w:type="gramEnd"/>
      <w:r w:rsidR="0039502F">
        <w:t xml:space="preserve">, indicates a relatively </w:t>
      </w:r>
      <w:r w:rsidR="001E527B">
        <w:t xml:space="preserve">contiguous </w:t>
      </w:r>
      <w:r w:rsidR="0039502F">
        <w:t>genome</w:t>
      </w:r>
      <w:r w:rsidR="00D5699C">
        <w:t xml:space="preserve">. </w:t>
      </w:r>
      <w:r w:rsidR="0039502F">
        <w:t>A</w:t>
      </w:r>
      <w:r w:rsidR="00B25251">
        <w:t>s an additional measure of genic completeness, we searched for 1,440</w:t>
      </w:r>
      <w:r w:rsidR="001C5718">
        <w:t xml:space="preserve"> </w:t>
      </w:r>
      <w:r w:rsidR="001C5718" w:rsidRPr="001C5718">
        <w:t>Benchmarking Universal Single-Copy Ortholog</w:t>
      </w:r>
      <w:r w:rsidR="001C5718">
        <w:t xml:space="preserve"> (BUSCO) groups </w:t>
      </w:r>
      <w:r w:rsidR="00FA6621">
        <w:t>{</w:t>
      </w:r>
      <w:proofErr w:type="spellStart"/>
      <w:r w:rsidR="00FA6621">
        <w:t>Simão</w:t>
      </w:r>
      <w:proofErr w:type="spellEnd"/>
      <w:r w:rsidR="00FA6621">
        <w:t>, 2015 #96}</w:t>
      </w:r>
      <w:r w:rsidR="00D5699C">
        <w:t xml:space="preserve"> </w:t>
      </w:r>
      <w:r w:rsidR="001C5718">
        <w:t xml:space="preserve">in the </w:t>
      </w:r>
      <w:r w:rsidR="001C5718">
        <w:rPr>
          <w:i/>
        </w:rPr>
        <w:t>K. drynarioides</w:t>
      </w:r>
      <w:r w:rsidR="001C5718">
        <w:t xml:space="preserve"> assembly</w:t>
      </w:r>
      <w:r w:rsidR="00B25251">
        <w:t xml:space="preserve">. </w:t>
      </w:r>
      <w:r w:rsidR="00F26A94">
        <w:t xml:space="preserve">This search recovered </w:t>
      </w:r>
      <w:r w:rsidR="001C5718">
        <w:t xml:space="preserve">1,377 </w:t>
      </w:r>
      <w:r w:rsidR="00F26A94">
        <w:t xml:space="preserve">BUSCOs (95.6%), with </w:t>
      </w:r>
      <w:r w:rsidR="001C5718">
        <w:t xml:space="preserve">1,213 </w:t>
      </w:r>
      <w:r w:rsidR="00F26A94">
        <w:t xml:space="preserve">(84.2%) </w:t>
      </w:r>
      <w:r w:rsidR="001C5718">
        <w:t xml:space="preserve">recovered as single-copy (Table BUSCO).  </w:t>
      </w:r>
      <w:r w:rsidR="00F26A94">
        <w:t xml:space="preserve">Annotation of the </w:t>
      </w:r>
      <w:r w:rsidR="00F26A94">
        <w:rPr>
          <w:i/>
        </w:rPr>
        <w:t>K. drynarioides</w:t>
      </w:r>
      <w:r w:rsidR="00F26A94">
        <w:t xml:space="preserve"> genome (Table Annotation Statistics)</w:t>
      </w:r>
      <w:r w:rsidR="00821327">
        <w:t xml:space="preserve"> resulted in 29,231 gene models, approximately </w:t>
      </w:r>
      <w:r w:rsidR="00821327" w:rsidRPr="00101FBC">
        <w:t>22% fewer</w:t>
      </w:r>
      <w:r w:rsidR="00821327">
        <w:t xml:space="preserve"> than in the </w:t>
      </w:r>
      <w:r w:rsidR="001E527B">
        <w:t>“</w:t>
      </w:r>
      <w:r w:rsidR="00821327">
        <w:t>gold-standard</w:t>
      </w:r>
      <w:r w:rsidR="001E527B">
        <w:t>”</w:t>
      </w:r>
      <w:r w:rsidR="00821327">
        <w:t xml:space="preserve"> </w:t>
      </w:r>
      <w:r w:rsidR="00821327">
        <w:rPr>
          <w:i/>
        </w:rPr>
        <w:t>Gossypium raimondii</w:t>
      </w:r>
      <w:r w:rsidR="00821327">
        <w:t xml:space="preserve"> genome sequence </w:t>
      </w:r>
      <w:r w:rsidR="00FA6621">
        <w:t>{Paterson, 2012 #42}</w:t>
      </w:r>
      <w:r w:rsidR="00821327">
        <w:t xml:space="preserve">, which has 37,505 predicted protein-coding genes. </w:t>
      </w:r>
    </w:p>
    <w:p w14:paraId="71B23C55" w14:textId="5CAD7155" w:rsidR="00774D24" w:rsidRPr="00774D24" w:rsidRDefault="00774D24" w:rsidP="001E096A">
      <w:r>
        <w:t xml:space="preserve">For comparative purposes, we annotated the forthcoming </w:t>
      </w:r>
      <w:r>
        <w:rPr>
          <w:i/>
        </w:rPr>
        <w:t>G. kirkii</w:t>
      </w:r>
      <w:r>
        <w:t xml:space="preserve"> genome in the same manner as the </w:t>
      </w:r>
      <w:r>
        <w:rPr>
          <w:i/>
        </w:rPr>
        <w:t xml:space="preserve">K. drynarioides </w:t>
      </w:r>
      <w:r>
        <w:t xml:space="preserve">genome using two iterations of MAKER and </w:t>
      </w:r>
      <w:r>
        <w:rPr>
          <w:i/>
        </w:rPr>
        <w:t>G. kirkii</w:t>
      </w:r>
      <w:r>
        <w:t xml:space="preserve"> leaf RNA-seq (</w:t>
      </w:r>
      <w:proofErr w:type="spellStart"/>
      <w:r>
        <w:t>Ramaraj</w:t>
      </w:r>
      <w:proofErr w:type="spellEnd"/>
      <w:r>
        <w:t xml:space="preserve">, unpublished). The preliminary version of the </w:t>
      </w:r>
      <w:r>
        <w:rPr>
          <w:i/>
        </w:rPr>
        <w:t xml:space="preserve">G. kirkii </w:t>
      </w:r>
      <w:r>
        <w:t>genome</w:t>
      </w:r>
      <w:r w:rsidR="00BD15B3">
        <w:t xml:space="preserve"> used here</w:t>
      </w:r>
      <w:r w:rsidR="007E4BBC">
        <w:t xml:space="preserve"> has greater contiguity than </w:t>
      </w:r>
      <w:r w:rsidR="00BD15B3">
        <w:rPr>
          <w:i/>
        </w:rPr>
        <w:t>K. drynarioides</w:t>
      </w:r>
      <w:r w:rsidR="00BD15B3">
        <w:t>, i.e., an N50</w:t>
      </w:r>
      <w:r>
        <w:t xml:space="preserve"> </w:t>
      </w:r>
      <w:r w:rsidR="00BD15B3">
        <w:t>of 616 kb and a</w:t>
      </w:r>
      <w:r w:rsidR="007E4BBC">
        <w:t xml:space="preserve"> total contig length of ~530 Mb; however,</w:t>
      </w:r>
      <w:r w:rsidR="00BD15B3">
        <w:t xml:space="preserve"> BUSCO analysis recovered approximately the same number of complete and single-copy complete BUSCOs (1,349 and 1,213, respectively). </w:t>
      </w:r>
      <w:r w:rsidR="00E70B44">
        <w:t>The</w:t>
      </w:r>
      <w:r>
        <w:t xml:space="preserve"> </w:t>
      </w:r>
      <w:r w:rsidR="00E70B44">
        <w:t xml:space="preserve">same </w:t>
      </w:r>
      <w:r>
        <w:t xml:space="preserve">annotation </w:t>
      </w:r>
      <w:r w:rsidR="00E70B44">
        <w:t xml:space="preserve">method also </w:t>
      </w:r>
      <w:r>
        <w:t xml:space="preserve">yielded approximately the same number of gene models </w:t>
      </w:r>
      <w:r w:rsidR="00E70B44">
        <w:t xml:space="preserve">in </w:t>
      </w:r>
      <w:r w:rsidR="00E70B44">
        <w:rPr>
          <w:i/>
        </w:rPr>
        <w:t xml:space="preserve">G. kirkii </w:t>
      </w:r>
      <w:r>
        <w:t xml:space="preserve">as in </w:t>
      </w:r>
      <w:r>
        <w:rPr>
          <w:i/>
        </w:rPr>
        <w:t>K. drynarioides</w:t>
      </w:r>
      <w:r>
        <w:t xml:space="preserve"> (</w:t>
      </w:r>
      <w:r w:rsidR="00070927">
        <w:t>29,179</w:t>
      </w:r>
      <w:r>
        <w:t xml:space="preserve"> versus 29,231).</w:t>
      </w:r>
    </w:p>
    <w:p w14:paraId="114B01C5" w14:textId="77777777" w:rsidR="00F47DA9" w:rsidRDefault="00F47DA9" w:rsidP="001E096A">
      <w:pPr>
        <w:rPr>
          <w:i/>
        </w:rPr>
      </w:pPr>
    </w:p>
    <w:p w14:paraId="1CF96D73" w14:textId="5550A15B" w:rsidR="009F4E29" w:rsidRDefault="00C908C6" w:rsidP="001E096A">
      <w:r>
        <w:rPr>
          <w:i/>
        </w:rPr>
        <w:t>Molecular evolution</w:t>
      </w:r>
      <w:r>
        <w:t xml:space="preserve"> </w:t>
      </w:r>
      <w:r>
        <w:rPr>
          <w:i/>
        </w:rPr>
        <w:t xml:space="preserve">between </w:t>
      </w:r>
      <w:r>
        <w:t xml:space="preserve">Kokia drynarioides </w:t>
      </w:r>
      <w:r>
        <w:rPr>
          <w:i/>
        </w:rPr>
        <w:t>and</w:t>
      </w:r>
      <w:r>
        <w:t xml:space="preserve"> Gossypioides kirkii</w:t>
      </w:r>
    </w:p>
    <w:p w14:paraId="27E893B8" w14:textId="2A7BAFDD" w:rsidR="009F4E29" w:rsidRDefault="009F4E29" w:rsidP="001E096A">
      <w:r>
        <w:t>OrthoFinder</w:t>
      </w:r>
      <w:r w:rsidR="00E94846">
        <w:t>-based clustering</w:t>
      </w:r>
      <w:r>
        <w:t xml:space="preserve"> resulted in</w:t>
      </w:r>
      <w:r w:rsidR="006134EC">
        <w:t xml:space="preserve"> 21,414 </w:t>
      </w:r>
      <w:r w:rsidR="002B7515">
        <w:t>orthologous</w:t>
      </w:r>
      <w:r w:rsidR="006134EC">
        <w:t xml:space="preserve"> groups, </w:t>
      </w:r>
      <w:r>
        <w:t xml:space="preserve">of which </w:t>
      </w:r>
      <w:r w:rsidR="00C840E4">
        <w:t xml:space="preserve">12,281 </w:t>
      </w:r>
      <w:r w:rsidR="001B0CDB">
        <w:t xml:space="preserve">contained </w:t>
      </w:r>
      <w:r w:rsidR="00095310">
        <w:t>only one gene from each species</w:t>
      </w:r>
      <w:r w:rsidR="001B0CDB">
        <w:t xml:space="preserve"> (</w:t>
      </w:r>
      <w:r w:rsidR="00E94846">
        <w:t xml:space="preserve">i.e., </w:t>
      </w:r>
      <w:r w:rsidR="001B0CDB">
        <w:t>singleton groups)</w:t>
      </w:r>
      <w:r>
        <w:t xml:space="preserve">. </w:t>
      </w:r>
      <w:r w:rsidR="005B4525">
        <w:t xml:space="preserve">A disproportionate number of </w:t>
      </w:r>
      <w:r w:rsidR="005B4525" w:rsidRPr="00713285">
        <w:rPr>
          <w:i/>
        </w:rPr>
        <w:t>G. raimondii</w:t>
      </w:r>
      <w:r w:rsidR="005B4525">
        <w:t xml:space="preserve"> genes were not included in any group, as compared to</w:t>
      </w:r>
      <w:r w:rsidR="00D67112">
        <w:t xml:space="preserve"> the sister genera</w:t>
      </w:r>
      <w:r w:rsidR="005B4525">
        <w:t xml:space="preserve"> (10,408</w:t>
      </w:r>
      <w:r w:rsidR="00E94846">
        <w:t xml:space="preserve"> </w:t>
      </w:r>
      <w:r w:rsidR="00D67112">
        <w:t xml:space="preserve">in </w:t>
      </w:r>
      <w:r w:rsidR="00D67112">
        <w:rPr>
          <w:i/>
        </w:rPr>
        <w:t xml:space="preserve">G. raimondii </w:t>
      </w:r>
      <w:r w:rsidR="00E94846">
        <w:t xml:space="preserve">versus 5,188 and 4,400 in </w:t>
      </w:r>
      <w:r w:rsidR="00E94846" w:rsidRPr="00713285">
        <w:rPr>
          <w:i/>
        </w:rPr>
        <w:t>G. kirkii</w:t>
      </w:r>
      <w:r w:rsidR="00E94846">
        <w:t xml:space="preserve"> and </w:t>
      </w:r>
      <w:r w:rsidR="00E94846" w:rsidRPr="00713285">
        <w:rPr>
          <w:i/>
        </w:rPr>
        <w:t>K. drynario</w:t>
      </w:r>
      <w:r w:rsidR="00E94846">
        <w:rPr>
          <w:i/>
        </w:rPr>
        <w:t>i</w:t>
      </w:r>
      <w:r w:rsidR="00E94846" w:rsidRPr="00713285">
        <w:rPr>
          <w:i/>
        </w:rPr>
        <w:t>des</w:t>
      </w:r>
      <w:r w:rsidR="00E94846">
        <w:t xml:space="preserve">, </w:t>
      </w:r>
      <w:r w:rsidR="005B4525">
        <w:t xml:space="preserve">respectively), </w:t>
      </w:r>
      <w:r w:rsidR="00E94846">
        <w:t xml:space="preserve">an observation </w:t>
      </w:r>
      <w:r w:rsidR="00544FBF">
        <w:t xml:space="preserve">consistent with the observation of </w:t>
      </w:r>
      <w:r w:rsidR="00E94846">
        <w:t>nearly 8,000 additional gene models in th</w:t>
      </w:r>
      <w:r w:rsidR="00D67112">
        <w:t>e</w:t>
      </w:r>
      <w:r w:rsidR="00E94846">
        <w:t xml:space="preserve"> </w:t>
      </w:r>
      <w:r w:rsidR="00D67112">
        <w:rPr>
          <w:i/>
        </w:rPr>
        <w:t xml:space="preserve">G. raimondii </w:t>
      </w:r>
      <w:r w:rsidR="00E94846">
        <w:t xml:space="preserve">genome. </w:t>
      </w:r>
      <w:r w:rsidR="00D67112">
        <w:t>R</w:t>
      </w:r>
      <w:r w:rsidR="00E94846">
        <w:t>ates of molecular evolution among these three lineages were estimated f</w:t>
      </w:r>
      <w:r w:rsidR="00D53B92">
        <w:t xml:space="preserve">or each </w:t>
      </w:r>
      <w:r w:rsidR="00E94846">
        <w:t xml:space="preserve">singleton group, with the </w:t>
      </w:r>
      <w:r w:rsidR="00D53B92">
        <w:t>exception</w:t>
      </w:r>
      <w:r w:rsidR="00E94846">
        <w:t xml:space="preserve"> of those </w:t>
      </w:r>
      <w:r w:rsidR="00D53B92">
        <w:t xml:space="preserve">(n=106) </w:t>
      </w:r>
      <w:r w:rsidR="00E94846">
        <w:t xml:space="preserve">where </w:t>
      </w:r>
      <w:r w:rsidR="00F47DA9">
        <w:t xml:space="preserve">any pairwise comparison </w:t>
      </w:r>
      <w:r w:rsidR="00E94846">
        <w:t>resulted in</w:t>
      </w:r>
      <w:r w:rsidR="00713285">
        <w:t xml:space="preserve"> </w:t>
      </w:r>
      <w:commentRangeStart w:id="6"/>
      <w:commentRangeStart w:id="7"/>
      <w:r w:rsidR="00713285">
        <w:t xml:space="preserve">dS </w:t>
      </w:r>
      <w:r w:rsidR="00E94846">
        <w:t>&gt;</w:t>
      </w:r>
      <w:r w:rsidR="00713285">
        <w:t xml:space="preserve"> 0.6</w:t>
      </w:r>
      <w:r w:rsidR="00E94846">
        <w:t xml:space="preserve"> </w:t>
      </w:r>
      <w:commentRangeEnd w:id="6"/>
      <w:r w:rsidR="00544FBF">
        <w:rPr>
          <w:rStyle w:val="CommentReference"/>
        </w:rPr>
        <w:commentReference w:id="6"/>
      </w:r>
      <w:commentRangeEnd w:id="7"/>
      <w:r w:rsidR="00A379D3">
        <w:rPr>
          <w:rStyle w:val="CommentReference"/>
        </w:rPr>
        <w:commentReference w:id="7"/>
      </w:r>
      <w:r w:rsidR="005B4525">
        <w:t>(</w:t>
      </w:r>
      <w:r w:rsidR="00E94846">
        <w:t xml:space="preserve">i.e., </w:t>
      </w:r>
      <w:r w:rsidR="005B4525">
        <w:t xml:space="preserve">the </w:t>
      </w:r>
      <w:r w:rsidR="00150F93">
        <w:t>upper-estimate of the</w:t>
      </w:r>
      <w:r w:rsidR="005B4525">
        <w:t xml:space="preserve"> dS between </w:t>
      </w:r>
      <w:r w:rsidR="005B4525" w:rsidRPr="00713285">
        <w:rPr>
          <w:i/>
        </w:rPr>
        <w:t xml:space="preserve">G. </w:t>
      </w:r>
      <w:r w:rsidR="005B4525" w:rsidRPr="00713285">
        <w:rPr>
          <w:i/>
        </w:rPr>
        <w:lastRenderedPageBreak/>
        <w:t>raimondii</w:t>
      </w:r>
      <w:r w:rsidR="005B4525">
        <w:t xml:space="preserve"> and </w:t>
      </w:r>
      <w:r w:rsidR="00E94846">
        <w:rPr>
          <w:i/>
        </w:rPr>
        <w:t>T. ca</w:t>
      </w:r>
      <w:r w:rsidR="005B4525" w:rsidRPr="00713285">
        <w:rPr>
          <w:i/>
        </w:rPr>
        <w:t>cao</w:t>
      </w:r>
      <w:r w:rsidR="00D53B92">
        <w:rPr>
          <w:i/>
        </w:rPr>
        <w:t xml:space="preserve">; </w:t>
      </w:r>
      <w:r w:rsidR="00D53B92" w:rsidRPr="00D53B92">
        <w:t>CITATION</w:t>
      </w:r>
      <w:r w:rsidR="00713285">
        <w:rPr>
          <w:i/>
        </w:rPr>
        <w:fldChar w:fldCharType="begin" w:fldLock="1"/>
      </w:r>
      <w:r w:rsidR="009C622D">
        <w:rPr>
          <w:i/>
        </w:rPr>
        <w:instrText>ADDIN CSL_CITATION { "citationItems" : [ { "id" : "ITEM-1", "itemData" : { "DOI" : "10.1038/ng.2371", "ISBN" : "1546-1718 (Electronic)\\r1061-4036 (Linking)", "ISSN" : "1061-4036", "PMID" : "22922876", "abstract" : "We have sequenced and assembled a draft genome of G. raimondii, whose progenitor is the putative contributor of the D subgenome to the economically important fiber-producing cotton species Gossypium hirsutum and Gossypium barbadense. Over 73% of the assembled sequences were anchored on 13 G. raimondii chromosomes. The genome contains 40,976 protein-coding genes, with 92.2% of these further confirmed by transcriptome data. Evidence of the hexaploidization event shared by the eudicots as well as of a cotton-specific whole-genome duplication approximately 13-20 million years ago was observed. We identified 2,355 syntenic blocks in the G. raimondii genome, and we found that approximately 40% of the paralogous genes were present in more than 1 block, which suggests that this genome has undergone substantial chromosome rearrangement during its evolution. Cotton, and probably Theobroma cacao, are the only sequenced plant species that possess an authentic CDN1 gene family for gossypol biosynthesis, as revealed by phylogenetic analysis.", "author" : [ { "dropping-particle" : "", "family" : "Wang", "given" : "Kunbo", "non-dropping-particle" : "", "parse-names" : false, "suffix" : "" }, { "dropping-particle" : "", "family" : "Wang", "given" : "Zhiwen", "non-dropping-particle" : "", "parse-names" : false, "suffix" : "" }, { "dropping-particle" : "", "family" : "Li", "given" : "Fuguang", "non-dropping-particle" : "", "parse-names" : false, "suffix" : "" }, { "dropping-particle" : "", "family" : "Ye", "given" : "Wuwei", "non-dropping-particle" : "", "parse-names" : false, "suffix" : "" }, { "dropping-particle" : "", "family" : "Wang", "given" : "Junyi", "non-dropping-particle" : "", "parse-names" : false, "suffix" : "" }, { "dropping-particle" : "", "family" : "Song", "given" : "Guoli", "non-dropping-particle" : "", "parse-names" : false, "suffix" : "" }, { "dropping-particle" : "", "family" : "Yue", "given" : "Zhen", "non-dropping-particle" : "", "parse-names" : false, "suffix" : "" }, { "dropping-particle" : "", "family" : "Cong", "given" : "Lin", "non-dropping-particle" : "", "parse-names" : false, "suffix" : "" }, { "dropping-particle" : "", "family" : "Shang", "given" : "Haihong", "non-dropping-particle" : "", "parse-names" : false, "suffix" : "" }, { "dropping-particle" : "", "family" : "Zhu", "given" : "Shilin", "non-dropping-particle" : "", "parse-names" : false, "suffix" : "" }, { "dropping-particle" : "", "family" : "Zou", "given" : "Changsong", "non-dropping-particle" : "", "parse-names" : false, "suffix" : "" }, { "dropping-particle" : "", "family" : "Li", "given" : "Qin", "non-dropping-particle" : "", "parse-names" : false, "suffix" : "" }, { "dropping-particle" : "", "family" : "Yuan", "given" : "Youlu", "non-dropping-particle" : "", "parse-names" : false, "suffix" : "" }, { "dropping-particle" : "", "family" : "Lu", "given" : "Cairui", "non-dropping-particle" : "", "parse-names" : false, "suffix" : "" }, { "dropping-particle" : "", "family" : "Wei", "given" : "Hengling", "non-dropping-particle" : "", "parse-names" : false, "suffix" : "" }, { "dropping-particle" : "", "family" : "Gou", "given" : "Caiyun", "non-dropping-particle" : "", "parse-names" : false, "suffix" : "" }, { "dropping-particle" : "", "family" : "Zheng", "given" : "Zequn", "non-dropping-particle" : "", "parse-names" : false, "suffix" : "" }, { "dropping-particle" : "", "family" : "Yin", "given" : "Ye", "non-dropping-particle" : "", "parse-names" : false, "suffix" : "" }, { "dropping-particle" : "", "family" : "Zhang", "given" : "Xueyan", "non-dropping-particle" : "", "parse-names" : false, "suffix" : "" }, { "dropping-particle" : "", "family" : "Liu", "given" : "Kun", "non-dropping-particle" : "", "parse-names" : false, "suffix" : "" }, { "dropping-particle" : "", "family" : "Wang", "given" : "Bo", "non-dropping-particle" : "", "parse-names" : false, "suffix" : "" }, { "dropping-particle" : "", "family" : "Song", "given" : "Chi", "non-dropping-particle" : "", "parse-names" : false, "suffix" : "" }, { "dropping-particle" : "", "family" : "Shi", "given" : "Nan", "non-dropping-particle" : "", "parse-names" : false, "suffix" : "" }, { "dropping-particle" : "", "family" : "Kohel", "given" : "Russell J", "non-dropping-particle" : "", "parse-names" : false, "suffix" : "" }, { "dropping-particle" : "", "family" : "Percy", "given" : "Richard G", "non-dropping-particle" : "", "parse-names" : false, "suffix" : "" }, { "dropping-particle" : "", "family" : "Yu", "given" : "John Z", "non-dropping-particle" : "", "parse-names" : false, "suffix" : "" }, { "dropping-particle" : "", "family" : "Zhu", "given" : "Yu-xian", "non-dropping-particle" : "", "parse-names" : false, "suffix" : "" }, { "dropping-particle" : "", "family" : "Wang", "given" : "Jun", "non-dropping-particle" : "", "parse-names" : false, "suffix" : "" }, { "dropping-particle" : "", "family" : "Yu", "given" : "Shuxun", "non-dropping-particle" : "", "parse-names" : false, "suffix" : "" } ], "container-title" : "Nature Genetics", "id" : "ITEM-1", "issue" : "10", "issued" : { "date-parts" : [ [ "2012" ] ] }, "page" : "1098-1103", "title" : "The draft genome of a diploid cotton Gossypium raimondii", "type" : "article-journal", "volume" : "44" }, "uris" : [ "http://www.mendeley.com/documents/?uuid=87c00f9b-62dc-4a09-a87f-a9f8f396c4d6" ] } ], "mendeley" : { "formattedCitation" : "&lt;sup&gt;1&lt;/sup&gt;", "plainTextFormattedCitation" : "1", "previouslyFormattedCitation" : "&lt;sup&gt;1&lt;/sup&gt;" }, "properties" : { "noteIndex" : 0 }, "schema" : "https://github.com/citation-style-language/schema/raw/master/csl-citation.json" }</w:instrText>
      </w:r>
      <w:r w:rsidR="00713285">
        <w:rPr>
          <w:i/>
        </w:rPr>
        <w:fldChar w:fldCharType="separate"/>
      </w:r>
      <w:r w:rsidR="00713285" w:rsidRPr="00713285">
        <w:rPr>
          <w:noProof/>
          <w:vertAlign w:val="superscript"/>
        </w:rPr>
        <w:t>1</w:t>
      </w:r>
      <w:r w:rsidR="00713285">
        <w:rPr>
          <w:i/>
        </w:rPr>
        <w:fldChar w:fldCharType="end"/>
      </w:r>
      <w:r w:rsidR="005B4525">
        <w:t>)</w:t>
      </w:r>
      <w:r w:rsidR="00F47DA9">
        <w:t xml:space="preserve">. The median dS value for </w:t>
      </w:r>
      <w:r w:rsidR="00F47DA9" w:rsidRPr="00713285">
        <w:rPr>
          <w:i/>
        </w:rPr>
        <w:t>G. kirkii</w:t>
      </w:r>
      <w:r w:rsidR="00F47DA9">
        <w:t xml:space="preserve"> </w:t>
      </w:r>
      <w:proofErr w:type="spellStart"/>
      <w:r w:rsidR="00F47DA9">
        <w:t>vs</w:t>
      </w:r>
      <w:proofErr w:type="spellEnd"/>
      <w:r w:rsidR="00F47DA9">
        <w:t xml:space="preserve"> </w:t>
      </w:r>
      <w:r w:rsidR="00F47DA9" w:rsidRPr="00713285">
        <w:rPr>
          <w:i/>
        </w:rPr>
        <w:t>K. drynario</w:t>
      </w:r>
      <w:r w:rsidR="002704A2">
        <w:rPr>
          <w:i/>
        </w:rPr>
        <w:t>i</w:t>
      </w:r>
      <w:r w:rsidR="00F47DA9" w:rsidRPr="00713285">
        <w:rPr>
          <w:i/>
        </w:rPr>
        <w:t>des</w:t>
      </w:r>
      <w:r w:rsidR="00D53B92">
        <w:t xml:space="preserve"> was approximately half that of either </w:t>
      </w:r>
      <w:r w:rsidR="00F47DA9" w:rsidRPr="00713285">
        <w:rPr>
          <w:i/>
        </w:rPr>
        <w:t>G. r</w:t>
      </w:r>
      <w:r w:rsidR="006134EC" w:rsidRPr="00713285">
        <w:rPr>
          <w:i/>
        </w:rPr>
        <w:t>aimondii</w:t>
      </w:r>
      <w:r w:rsidR="006134EC">
        <w:t xml:space="preserve"> vs. </w:t>
      </w:r>
      <w:r w:rsidR="006134EC" w:rsidRPr="00713285">
        <w:rPr>
          <w:i/>
        </w:rPr>
        <w:t>G. kirkii</w:t>
      </w:r>
      <w:r w:rsidR="00D53B92">
        <w:t xml:space="preserve"> or </w:t>
      </w:r>
      <w:r w:rsidR="006134EC" w:rsidRPr="00713285">
        <w:rPr>
          <w:i/>
        </w:rPr>
        <w:t>G. raimondii</w:t>
      </w:r>
      <w:r w:rsidR="006134EC">
        <w:t xml:space="preserve"> </w:t>
      </w:r>
      <w:proofErr w:type="spellStart"/>
      <w:r w:rsidR="006134EC">
        <w:t>vs</w:t>
      </w:r>
      <w:proofErr w:type="spellEnd"/>
      <w:r w:rsidR="006134EC">
        <w:t xml:space="preserve"> </w:t>
      </w:r>
      <w:r w:rsidR="006134EC" w:rsidRPr="00713285">
        <w:rPr>
          <w:i/>
        </w:rPr>
        <w:t>K. drynario</w:t>
      </w:r>
      <w:r w:rsidR="002704A2">
        <w:rPr>
          <w:i/>
        </w:rPr>
        <w:t>i</w:t>
      </w:r>
      <w:r w:rsidR="006134EC" w:rsidRPr="00713285">
        <w:rPr>
          <w:i/>
        </w:rPr>
        <w:t>des</w:t>
      </w:r>
      <w:r w:rsidR="006134EC">
        <w:t xml:space="preserve"> </w:t>
      </w:r>
      <w:commentRangeStart w:id="8"/>
      <w:r w:rsidR="00D53B92">
        <w:t>(</w:t>
      </w:r>
      <w:r w:rsidR="006134EC">
        <w:t>0.</w:t>
      </w:r>
      <w:r w:rsidR="00713285">
        <w:t>0383</w:t>
      </w:r>
      <w:r w:rsidR="00D53B92">
        <w:t xml:space="preserve"> versus </w:t>
      </w:r>
      <w:r w:rsidR="00713285">
        <w:t>0.0743</w:t>
      </w:r>
      <w:r w:rsidR="00C966B7">
        <w:t xml:space="preserve"> and 0.</w:t>
      </w:r>
      <w:r w:rsidR="00713285">
        <w:t>0810</w:t>
      </w:r>
      <w:r w:rsidR="00634E5B">
        <w:t xml:space="preserve"> </w:t>
      </w:r>
      <w:commentRangeEnd w:id="8"/>
      <w:r w:rsidR="00544FBF">
        <w:rPr>
          <w:rStyle w:val="CommentReference"/>
        </w:rPr>
        <w:commentReference w:id="8"/>
      </w:r>
      <w:r w:rsidR="00634E5B">
        <w:t>substitutions x synonymous site</w:t>
      </w:r>
      <w:r w:rsidR="00634E5B" w:rsidRPr="00634E5B">
        <w:rPr>
          <w:vertAlign w:val="superscript"/>
        </w:rPr>
        <w:t>-1</w:t>
      </w:r>
      <w:r w:rsidR="00634E5B">
        <w:t xml:space="preserve"> x yr</w:t>
      </w:r>
      <w:r w:rsidR="00634E5B" w:rsidRPr="00634E5B">
        <w:rPr>
          <w:vertAlign w:val="superscript"/>
        </w:rPr>
        <w:t>-1</w:t>
      </w:r>
      <w:r w:rsidR="00D07B1E">
        <w:t>, respectively</w:t>
      </w:r>
      <w:r w:rsidR="00D53B92">
        <w:t xml:space="preserve">; </w:t>
      </w:r>
      <w:r w:rsidR="00D07B1E">
        <w:t xml:space="preserve">Table </w:t>
      </w:r>
      <w:r w:rsidR="00BF4F13">
        <w:t>dN/</w:t>
      </w:r>
      <w:r w:rsidR="00D07B1E">
        <w:t>dS Summary)</w:t>
      </w:r>
      <w:r w:rsidR="00D53B92">
        <w:t xml:space="preserve">, whose median dS </w:t>
      </w:r>
      <w:r w:rsidR="00D67112">
        <w:t xml:space="preserve">values were </w:t>
      </w:r>
      <w:r w:rsidR="00D53B92">
        <w:t>approximately equivalent (STAT TEST HERE?)</w:t>
      </w:r>
      <w:r w:rsidR="00D07B1E">
        <w:t>.</w:t>
      </w:r>
      <w:r w:rsidR="006134EC">
        <w:t xml:space="preserve"> </w:t>
      </w:r>
      <w:r w:rsidR="003C06EE">
        <w:t xml:space="preserve">The </w:t>
      </w:r>
      <w:r w:rsidR="00634E5B">
        <w:t>median</w:t>
      </w:r>
      <w:r w:rsidR="003C06EE">
        <w:t xml:space="preserve"> </w:t>
      </w:r>
      <w:proofErr w:type="gramStart"/>
      <w:r w:rsidR="003C06EE">
        <w:t>dN</w:t>
      </w:r>
      <w:proofErr w:type="gramEnd"/>
      <w:r w:rsidR="003C06EE">
        <w:t xml:space="preserve"> values </w:t>
      </w:r>
      <w:r w:rsidR="00D53B92">
        <w:t xml:space="preserve">for each comparison showed a similar pattern, i.e., </w:t>
      </w:r>
      <w:r w:rsidR="00634E5B">
        <w:t>0.005</w:t>
      </w:r>
      <w:r w:rsidR="00D53B92">
        <w:t xml:space="preserve">0 </w:t>
      </w:r>
      <w:r w:rsidR="00D67112">
        <w:t xml:space="preserve">between the sister genera </w:t>
      </w:r>
      <w:r w:rsidR="00D53B92">
        <w:t>versus</w:t>
      </w:r>
      <w:r w:rsidR="00634E5B">
        <w:t xml:space="preserve"> 0.0086 and 0.0095 substitutions x nonsynonymous site</w:t>
      </w:r>
      <w:r w:rsidR="00634E5B" w:rsidRPr="00634E5B">
        <w:rPr>
          <w:vertAlign w:val="superscript"/>
        </w:rPr>
        <w:t>-1</w:t>
      </w:r>
      <w:r w:rsidR="00634E5B">
        <w:t xml:space="preserve"> x yr</w:t>
      </w:r>
      <w:r w:rsidR="00634E5B" w:rsidRPr="00634E5B">
        <w:rPr>
          <w:vertAlign w:val="superscript"/>
        </w:rPr>
        <w:t>-1</w:t>
      </w:r>
      <w:r w:rsidR="00634E5B">
        <w:t xml:space="preserve"> </w:t>
      </w:r>
      <w:r w:rsidR="00D53B92">
        <w:t>for</w:t>
      </w:r>
      <w:r w:rsidR="00D67112">
        <w:t xml:space="preserve"> </w:t>
      </w:r>
      <w:r w:rsidR="00D53B92" w:rsidRPr="00713285">
        <w:rPr>
          <w:i/>
        </w:rPr>
        <w:t>G. raimondii</w:t>
      </w:r>
      <w:r w:rsidR="00D53B92">
        <w:t xml:space="preserve"> vs. </w:t>
      </w:r>
      <w:r w:rsidR="00D53B92" w:rsidRPr="00713285">
        <w:rPr>
          <w:i/>
        </w:rPr>
        <w:t>G. kirkii</w:t>
      </w:r>
      <w:r w:rsidR="00D53B92">
        <w:t xml:space="preserve"> and </w:t>
      </w:r>
      <w:r w:rsidR="00D53B92" w:rsidRPr="00713285">
        <w:rPr>
          <w:i/>
        </w:rPr>
        <w:t>G. raimondii</w:t>
      </w:r>
      <w:r w:rsidR="00D53B92">
        <w:t xml:space="preserve"> </w:t>
      </w:r>
      <w:proofErr w:type="spellStart"/>
      <w:r w:rsidR="00D53B92">
        <w:t>vs</w:t>
      </w:r>
      <w:proofErr w:type="spellEnd"/>
      <w:r w:rsidR="00D53B92">
        <w:t xml:space="preserve"> </w:t>
      </w:r>
      <w:r w:rsidR="00D53B92" w:rsidRPr="00713285">
        <w:rPr>
          <w:i/>
        </w:rPr>
        <w:t>K. drynario</w:t>
      </w:r>
      <w:r w:rsidR="00D53B92">
        <w:rPr>
          <w:i/>
        </w:rPr>
        <w:t>i</w:t>
      </w:r>
      <w:r w:rsidR="00D53B92" w:rsidRPr="00713285">
        <w:rPr>
          <w:i/>
        </w:rPr>
        <w:t>des</w:t>
      </w:r>
      <w:r w:rsidR="00D53B92">
        <w:rPr>
          <w:i/>
        </w:rPr>
        <w:t>,</w:t>
      </w:r>
      <w:r w:rsidR="00D53B92">
        <w:t xml:space="preserve"> </w:t>
      </w:r>
      <w:r w:rsidR="00634E5B">
        <w:t>respectively (Table dN/dS Summary).</w:t>
      </w:r>
    </w:p>
    <w:p w14:paraId="21FF023E" w14:textId="77777777" w:rsidR="007A6E95" w:rsidRDefault="007A6E95" w:rsidP="001E096A"/>
    <w:p w14:paraId="4F05D3B9" w14:textId="2D9839D3" w:rsidR="007A6E95" w:rsidRDefault="007A6E95" w:rsidP="001E096A">
      <w:pPr>
        <w:rPr>
          <w:i/>
        </w:rPr>
      </w:pPr>
      <w:r>
        <w:rPr>
          <w:i/>
        </w:rPr>
        <w:t xml:space="preserve">Divergence Time within Malvaceae </w:t>
      </w:r>
    </w:p>
    <w:p w14:paraId="46FB7814" w14:textId="5FCF6DE1" w:rsidR="00AA671B" w:rsidRDefault="007A6E95" w:rsidP="00CE358F">
      <w:r>
        <w:t>Clustering of T. cacao and</w:t>
      </w:r>
      <w:r w:rsidR="007D17C2">
        <w:t xml:space="preserve"> G. raimondii resulted in 13,643</w:t>
      </w:r>
      <w:r>
        <w:t xml:space="preserve"> single c</w:t>
      </w:r>
      <w:r w:rsidR="00A379D3">
        <w:t>o</w:t>
      </w:r>
      <w:r w:rsidR="007D17C2">
        <w:t>py orthologs with a dS value below our threshold (to eliminate saturated synonymous sites)</w:t>
      </w:r>
      <w:r w:rsidR="001646A8">
        <w:t>. The median of the resultant</w:t>
      </w:r>
      <w:r>
        <w:t xml:space="preserve"> dS distribution (Figure </w:t>
      </w:r>
      <w:proofErr w:type="spellStart"/>
      <w:r>
        <w:t>Malvaceae_Divergence</w:t>
      </w:r>
      <w:proofErr w:type="spellEnd"/>
      <w:r>
        <w:t xml:space="preserve">) was </w:t>
      </w:r>
      <w:r w:rsidR="00A379D3">
        <w:t xml:space="preserve">0.4332, which </w:t>
      </w:r>
      <w:r w:rsidR="001646A8">
        <w:t>predicts</w:t>
      </w:r>
      <w:r w:rsidR="00A379D3">
        <w:t xml:space="preserve"> a synonymous substitution rate (r) of 3.61x10</w:t>
      </w:r>
      <w:r w:rsidR="00A379D3" w:rsidRPr="00A379D3">
        <w:rPr>
          <w:vertAlign w:val="superscript"/>
        </w:rPr>
        <w:t>-9</w:t>
      </w:r>
      <w:r w:rsidR="00A379D3">
        <w:t xml:space="preserve"> synonymous substitutions x synonymous site</w:t>
      </w:r>
      <w:r w:rsidR="00A379D3" w:rsidRPr="00A379D3">
        <w:rPr>
          <w:vertAlign w:val="superscript"/>
        </w:rPr>
        <w:t>-1</w:t>
      </w:r>
      <w:r w:rsidR="00A379D3">
        <w:t xml:space="preserve"> x year</w:t>
      </w:r>
      <w:r w:rsidR="00A379D3" w:rsidRPr="00A379D3">
        <w:rPr>
          <w:vertAlign w:val="superscript"/>
        </w:rPr>
        <w:t>-1</w:t>
      </w:r>
      <w:r w:rsidR="00A379D3">
        <w:t xml:space="preserve">. </w:t>
      </w:r>
      <w:r w:rsidR="001646A8">
        <w:t xml:space="preserve">Using this evolutionary rate estimates that </w:t>
      </w:r>
      <w:r w:rsidR="001646A8" w:rsidRPr="00AA7BE3">
        <w:rPr>
          <w:i/>
        </w:rPr>
        <w:t>Gossypium</w:t>
      </w:r>
      <w:r w:rsidR="001646A8">
        <w:t xml:space="preserve"> diverged from the </w:t>
      </w:r>
      <w:r w:rsidR="001646A8" w:rsidRPr="00FC627A">
        <w:rPr>
          <w:i/>
        </w:rPr>
        <w:t>Kokia</w:t>
      </w:r>
      <w:r w:rsidR="001646A8">
        <w:t xml:space="preserve"> and </w:t>
      </w:r>
      <w:r w:rsidR="001646A8" w:rsidRPr="00FC627A">
        <w:rPr>
          <w:i/>
        </w:rPr>
        <w:t>Gossypioides</w:t>
      </w:r>
      <w:r w:rsidR="001646A8">
        <w:t xml:space="preserve"> lineage between 10.29 and 11.22 MYA, and the sister genera </w:t>
      </w:r>
      <w:r w:rsidR="001646A8" w:rsidRPr="00D53B92">
        <w:rPr>
          <w:i/>
        </w:rPr>
        <w:t>Kokia</w:t>
      </w:r>
      <w:r w:rsidR="001646A8">
        <w:t xml:space="preserve"> and </w:t>
      </w:r>
      <w:r w:rsidR="001646A8" w:rsidRPr="00FC627A">
        <w:rPr>
          <w:i/>
        </w:rPr>
        <w:t>Gossypioides</w:t>
      </w:r>
      <w:r w:rsidR="001646A8">
        <w:t xml:space="preserve"> subsequently diverged from each other approximately 5.30 MYA. </w:t>
      </w:r>
    </w:p>
    <w:p w14:paraId="5D2B1A42" w14:textId="77777777" w:rsidR="001646A8" w:rsidRDefault="001646A8" w:rsidP="00CE358F"/>
    <w:p w14:paraId="383A7E38" w14:textId="353221C7" w:rsidR="00AA671B" w:rsidRDefault="00086D7E" w:rsidP="00CE358F">
      <w:r>
        <w:rPr>
          <w:i/>
        </w:rPr>
        <w:t xml:space="preserve">Copy Number Variation between </w:t>
      </w:r>
      <w:r w:rsidRPr="00086D7E">
        <w:t>Kokia drynarioides</w:t>
      </w:r>
      <w:r>
        <w:t xml:space="preserve"> and </w:t>
      </w:r>
      <w:r w:rsidRPr="00086D7E">
        <w:t>Gossypium kirkii</w:t>
      </w:r>
    </w:p>
    <w:p w14:paraId="47680F88" w14:textId="1C2C7723" w:rsidR="00487C56" w:rsidRDefault="002C6261" w:rsidP="00CE358F">
      <w:r>
        <w:t>The</w:t>
      </w:r>
      <w:r w:rsidR="007E07B8">
        <w:t xml:space="preserve"> 9,133 orthologous groups not classified as singleton groups</w:t>
      </w:r>
      <w:r>
        <w:t xml:space="preserve"> were evaluated for evidence of CNV (see methods)</w:t>
      </w:r>
      <w:r w:rsidR="007E07B8">
        <w:t xml:space="preserve">, </w:t>
      </w:r>
      <w:r>
        <w:t xml:space="preserve">resulting in </w:t>
      </w:r>
      <w:r w:rsidR="009E0ABD">
        <w:t>2</w:t>
      </w:r>
      <w:r>
        <w:t>,</w:t>
      </w:r>
      <w:r w:rsidR="009E0ABD">
        <w:t xml:space="preserve">991 </w:t>
      </w:r>
      <w:r w:rsidR="000E0CD8">
        <w:t xml:space="preserve">candidate </w:t>
      </w:r>
      <w:r w:rsidR="009E0ABD">
        <w:t xml:space="preserve">groups </w:t>
      </w:r>
      <w:r w:rsidR="000E0CD8">
        <w:t xml:space="preserve">with </w:t>
      </w:r>
      <w:r>
        <w:t>possible</w:t>
      </w:r>
      <w:r w:rsidR="009E0ABD">
        <w:t xml:space="preserve"> </w:t>
      </w:r>
      <w:r w:rsidR="007E4BBC">
        <w:t>copy number alterations</w:t>
      </w:r>
      <w:commentRangeStart w:id="9"/>
      <w:commentRangeStart w:id="10"/>
      <w:r w:rsidR="009E0ABD">
        <w:t xml:space="preserve"> in </w:t>
      </w:r>
      <w:r w:rsidR="009E0ABD" w:rsidRPr="00564474">
        <w:rPr>
          <w:i/>
        </w:rPr>
        <w:t>G. kirkii</w:t>
      </w:r>
      <w:r>
        <w:t xml:space="preserve"> and </w:t>
      </w:r>
      <w:r w:rsidR="007E07B8">
        <w:t>2</w:t>
      </w:r>
      <w:r w:rsidR="00FC627A">
        <w:t>,</w:t>
      </w:r>
      <w:r w:rsidR="007E07B8">
        <w:t xml:space="preserve">424 </w:t>
      </w:r>
      <w:r w:rsidR="000E0CD8">
        <w:t xml:space="preserve">candidates </w:t>
      </w:r>
      <w:r w:rsidR="007E07B8">
        <w:t xml:space="preserve">in </w:t>
      </w:r>
      <w:r w:rsidR="007E07B8" w:rsidRPr="00564474">
        <w:rPr>
          <w:i/>
        </w:rPr>
        <w:t>K. drynarioides</w:t>
      </w:r>
      <w:r w:rsidR="007E07B8">
        <w:t>.</w:t>
      </w:r>
      <w:commentRangeEnd w:id="9"/>
      <w:r w:rsidR="00544FBF">
        <w:rPr>
          <w:rStyle w:val="CommentReference"/>
        </w:rPr>
        <w:commentReference w:id="9"/>
      </w:r>
      <w:commentRangeEnd w:id="10"/>
      <w:r w:rsidR="007E4BBC">
        <w:rPr>
          <w:rStyle w:val="CommentReference"/>
        </w:rPr>
        <w:commentReference w:id="10"/>
      </w:r>
      <w:r w:rsidR="007E07B8">
        <w:t xml:space="preserve"> The remaining </w:t>
      </w:r>
      <w:r>
        <w:t xml:space="preserve">3,718 </w:t>
      </w:r>
      <w:r w:rsidR="007E07B8">
        <w:t>groups</w:t>
      </w:r>
      <w:r w:rsidR="000E0CD8">
        <w:t xml:space="preserve"> were excluded </w:t>
      </w:r>
      <w:r w:rsidR="005949A5">
        <w:t xml:space="preserve">either </w:t>
      </w:r>
      <w:r w:rsidR="000E0CD8">
        <w:t xml:space="preserve">due to </w:t>
      </w:r>
      <w:r>
        <w:t>complexity</w:t>
      </w:r>
      <w:r w:rsidR="000E0CD8">
        <w:t xml:space="preserve"> (i.e., different copy numbers in each species)</w:t>
      </w:r>
      <w:r w:rsidR="007E07B8">
        <w:t xml:space="preserve"> or </w:t>
      </w:r>
      <w:r w:rsidR="000E0CD8">
        <w:t xml:space="preserve">because they were indicative of CNV between </w:t>
      </w:r>
      <w:r w:rsidR="000E0CD8" w:rsidRPr="00860B13">
        <w:rPr>
          <w:i/>
        </w:rPr>
        <w:t>G. raimondii</w:t>
      </w:r>
      <w:r w:rsidR="000E0CD8">
        <w:t xml:space="preserve"> and </w:t>
      </w:r>
      <w:r w:rsidR="007E07B8" w:rsidRPr="00564474">
        <w:rPr>
          <w:i/>
        </w:rPr>
        <w:t>G. kirkii</w:t>
      </w:r>
      <w:r w:rsidR="000E0CD8">
        <w:t>/</w:t>
      </w:r>
      <w:r w:rsidR="007E07B8" w:rsidRPr="00564474">
        <w:rPr>
          <w:i/>
        </w:rPr>
        <w:t>K. drynarioides</w:t>
      </w:r>
      <w:r>
        <w:t xml:space="preserve">, </w:t>
      </w:r>
      <w:r w:rsidR="000E0CD8">
        <w:t>but not between the sister genera themselves</w:t>
      </w:r>
      <w:proofErr w:type="gramStart"/>
      <w:r w:rsidR="007E07B8">
        <w:t>.</w:t>
      </w:r>
      <w:r>
        <w:t>.</w:t>
      </w:r>
      <w:proofErr w:type="gramEnd"/>
      <w:r w:rsidR="00564474">
        <w:t xml:space="preserve"> </w:t>
      </w:r>
    </w:p>
    <w:p w14:paraId="1DEA9A85" w14:textId="3CA4CCF2" w:rsidR="00D87FFA" w:rsidRDefault="009A20AC" w:rsidP="00CE358F">
      <w:r>
        <w:t xml:space="preserve">Candidate CNV groups were evaluated for direction (gain versus loss) and </w:t>
      </w:r>
      <w:r w:rsidR="000E0CD8">
        <w:t>magnitude</w:t>
      </w:r>
      <w:r>
        <w:t xml:space="preserve">, i.e., how many </w:t>
      </w:r>
      <w:r w:rsidR="000E0CD8">
        <w:t xml:space="preserve">genes </w:t>
      </w:r>
      <w:r>
        <w:t xml:space="preserve">were gained/lost. </w:t>
      </w:r>
      <w:r w:rsidR="005949A5">
        <w:t>We in</w:t>
      </w:r>
      <w:r w:rsidR="00E3721E">
        <w:t>fer 731</w:t>
      </w:r>
      <w:r w:rsidR="005949A5">
        <w:t xml:space="preserve"> genes</w:t>
      </w:r>
      <w:r>
        <w:t xml:space="preserve"> gained </w:t>
      </w:r>
      <w:r w:rsidR="000E0CD8">
        <w:t xml:space="preserve">and 2,957 lost </w:t>
      </w:r>
      <w:r>
        <w:t>in</w:t>
      </w:r>
      <w:r w:rsidR="005949A5">
        <w:t xml:space="preserve"> </w:t>
      </w:r>
      <w:r w:rsidRPr="009A20AC">
        <w:rPr>
          <w:i/>
        </w:rPr>
        <w:t xml:space="preserve">G. kirkii </w:t>
      </w:r>
      <w:r w:rsidR="005949A5">
        <w:t>(distributed among</w:t>
      </w:r>
      <w:r w:rsidR="00E3721E">
        <w:t xml:space="preserve"> 259</w:t>
      </w:r>
      <w:r w:rsidR="005949A5">
        <w:t xml:space="preserve"> </w:t>
      </w:r>
      <w:r w:rsidR="000E0CD8">
        <w:t>and</w:t>
      </w:r>
      <w:r w:rsidR="005949A5">
        <w:t xml:space="preserve"> 2</w:t>
      </w:r>
      <w:r>
        <w:t>,</w:t>
      </w:r>
      <w:r w:rsidR="005949A5">
        <w:t>730 orthologous groups</w:t>
      </w:r>
      <w:r w:rsidR="000E0CD8">
        <w:t>, respectively</w:t>
      </w:r>
      <w:r>
        <w:t xml:space="preserve">; </w:t>
      </w:r>
      <w:r w:rsidR="005949A5">
        <w:t xml:space="preserve">Table </w:t>
      </w:r>
      <w:proofErr w:type="spellStart"/>
      <w:r w:rsidR="005949A5">
        <w:t>CNV_table</w:t>
      </w:r>
      <w:proofErr w:type="spellEnd"/>
      <w:r w:rsidR="005949A5">
        <w:t xml:space="preserve">). </w:t>
      </w:r>
      <w:r w:rsidR="009E0ABD">
        <w:t>The</w:t>
      </w:r>
      <w:r w:rsidR="000E0CD8">
        <w:t xml:space="preserve"> CNV magnitude (i.e., the</w:t>
      </w:r>
      <w:r w:rsidR="009E0ABD">
        <w:t xml:space="preserve"> </w:t>
      </w:r>
      <w:r>
        <w:t>number of genes gained or loss per group</w:t>
      </w:r>
      <w:r w:rsidR="000E0CD8">
        <w:t>)</w:t>
      </w:r>
      <w:r w:rsidR="00E3721E">
        <w:t xml:space="preserve"> </w:t>
      </w:r>
      <w:r w:rsidR="009E0ABD">
        <w:t>varied between</w:t>
      </w:r>
      <w:r w:rsidR="00E3721E">
        <w:t xml:space="preserve"> </w:t>
      </w:r>
      <w:r w:rsidR="000E0CD8">
        <w:t>one</w:t>
      </w:r>
      <w:r>
        <w:t xml:space="preserve"> and </w:t>
      </w:r>
      <w:r w:rsidR="000E0CD8">
        <w:t>seven</w:t>
      </w:r>
      <w:r w:rsidR="00E3721E">
        <w:t xml:space="preserve">, </w:t>
      </w:r>
      <w:r w:rsidR="009E0ABD">
        <w:t xml:space="preserve">although </w:t>
      </w:r>
      <w:r w:rsidR="000E0CD8">
        <w:t>two</w:t>
      </w:r>
      <w:r w:rsidR="009E0ABD">
        <w:t xml:space="preserve"> groups</w:t>
      </w:r>
      <w:r w:rsidR="00E3721E">
        <w:t xml:space="preserve"> </w:t>
      </w:r>
      <w:r>
        <w:t xml:space="preserve">encompassed a remarkably large number of genes (i.e., </w:t>
      </w:r>
      <w:r w:rsidR="00E3721E">
        <w:t>14 and 225</w:t>
      </w:r>
      <w:r w:rsidR="000E0CD8">
        <w:t xml:space="preserve">; Table </w:t>
      </w:r>
      <w:proofErr w:type="spellStart"/>
      <w:r w:rsidR="000E0CD8">
        <w:t>CNV_table</w:t>
      </w:r>
      <w:proofErr w:type="spellEnd"/>
      <w:r>
        <w:t>); these</w:t>
      </w:r>
      <w:r w:rsidR="00417CA2">
        <w:t xml:space="preserve"> were excluded from</w:t>
      </w:r>
      <w:r w:rsidR="00E3721E">
        <w:t xml:space="preserve"> </w:t>
      </w:r>
      <w:r>
        <w:t xml:space="preserve">subsequent </w:t>
      </w:r>
      <w:r w:rsidR="00E3721E">
        <w:t xml:space="preserve">calculations as </w:t>
      </w:r>
      <w:r w:rsidR="00417CA2">
        <w:t>putative</w:t>
      </w:r>
      <w:r w:rsidR="00E3721E">
        <w:t xml:space="preserve"> falsely annota</w:t>
      </w:r>
      <w:r>
        <w:t>ted transposable elements or</w:t>
      </w:r>
      <w:r w:rsidR="00E3721E">
        <w:t xml:space="preserve"> error</w:t>
      </w:r>
      <w:r>
        <w:t>s</w:t>
      </w:r>
      <w:r w:rsidR="00E3721E">
        <w:t xml:space="preserve"> in the</w:t>
      </w:r>
      <w:r>
        <w:t xml:space="preserve"> clustering algorithm</w:t>
      </w:r>
      <w:r w:rsidR="00D41B42">
        <w:t>.</w:t>
      </w:r>
      <w:r w:rsidR="00D87FFA" w:rsidRPr="00D87FFA">
        <w:t xml:space="preserve"> </w:t>
      </w:r>
      <w:r w:rsidR="00D87FFA">
        <w:t xml:space="preserve">In </w:t>
      </w:r>
      <w:r w:rsidR="00D87FFA" w:rsidRPr="00D87FFA">
        <w:rPr>
          <w:i/>
        </w:rPr>
        <w:t>K. drynarioides</w:t>
      </w:r>
      <w:r w:rsidR="00D87FFA">
        <w:t>, we infer a somewhat similar number of gains and losses, with 790 genes gained in 499 orthologous groups and 2,008 genes lost from 1</w:t>
      </w:r>
      <w:r w:rsidR="00417CA2">
        <w:t>,</w:t>
      </w:r>
      <w:r w:rsidR="00D87FFA">
        <w:t xml:space="preserve">925 orthologous groups. The </w:t>
      </w:r>
      <w:r w:rsidR="00417CA2">
        <w:t xml:space="preserve">magnitude of </w:t>
      </w:r>
      <w:r w:rsidR="00D87FFA">
        <w:t xml:space="preserve">gains varied from </w:t>
      </w:r>
      <w:r w:rsidR="00417CA2">
        <w:t>one</w:t>
      </w:r>
      <w:r w:rsidR="00D87FFA">
        <w:t xml:space="preserve"> to </w:t>
      </w:r>
      <w:r w:rsidR="00417CA2">
        <w:t>eight</w:t>
      </w:r>
      <w:r w:rsidR="00D87FFA">
        <w:t xml:space="preserve"> copies, while </w:t>
      </w:r>
      <w:r w:rsidR="00417CA2">
        <w:t xml:space="preserve">the magnitude of </w:t>
      </w:r>
      <w:r w:rsidR="00D87FFA">
        <w:t xml:space="preserve">losses </w:t>
      </w:r>
      <w:r w:rsidR="00417CA2">
        <w:t>was slightly lower at one</w:t>
      </w:r>
      <w:r w:rsidR="00D87FFA">
        <w:t xml:space="preserve"> to </w:t>
      </w:r>
      <w:r w:rsidR="00417CA2">
        <w:t>six</w:t>
      </w:r>
      <w:r w:rsidR="00D87FFA">
        <w:t xml:space="preserve"> copies per group (Table </w:t>
      </w:r>
      <w:proofErr w:type="spellStart"/>
      <w:r w:rsidR="00D87FFA">
        <w:t>CNV_table</w:t>
      </w:r>
      <w:proofErr w:type="spellEnd"/>
      <w:r w:rsidR="00D87FFA">
        <w:t>). Interestingly, the number of</w:t>
      </w:r>
      <w:r w:rsidR="007E4BBC">
        <w:t xml:space="preserve"> groups where</w:t>
      </w:r>
      <w:r w:rsidR="00D87FFA">
        <w:t xml:space="preserve"> genes </w:t>
      </w:r>
      <w:r w:rsidR="007E4BBC">
        <w:t xml:space="preserve">were </w:t>
      </w:r>
      <w:r w:rsidR="00D87FFA">
        <w:t xml:space="preserve">gained in duplicate for </w:t>
      </w:r>
      <w:r w:rsidR="00D87FFA" w:rsidRPr="00860B13">
        <w:rPr>
          <w:i/>
        </w:rPr>
        <w:t>K. drynarioides</w:t>
      </w:r>
      <w:r w:rsidR="00D87FFA">
        <w:t xml:space="preserve"> (</w:t>
      </w:r>
      <w:r w:rsidR="007E4BBC">
        <w:t xml:space="preserve">i.e., </w:t>
      </w:r>
      <w:r w:rsidR="00D87FFA">
        <w:t xml:space="preserve">two genes gained in the same orthologous group) was </w:t>
      </w:r>
      <w:r w:rsidR="007E4BBC">
        <w:t xml:space="preserve">nearly </w:t>
      </w:r>
      <w:r w:rsidR="00186945">
        <w:t xml:space="preserve">as high as </w:t>
      </w:r>
      <w:r w:rsidR="007E4BBC">
        <w:t>the number</w:t>
      </w:r>
      <w:r w:rsidR="00186945">
        <w:t xml:space="preserve"> where only </w:t>
      </w:r>
      <w:r w:rsidR="00D87FFA">
        <w:t>one copy</w:t>
      </w:r>
      <w:r w:rsidR="00186945">
        <w:t xml:space="preserve"> was gained</w:t>
      </w:r>
      <w:r w:rsidR="00D87FFA">
        <w:t xml:space="preserve"> (200 </w:t>
      </w:r>
      <w:proofErr w:type="spellStart"/>
      <w:r w:rsidR="00D87FFA">
        <w:t>vs</w:t>
      </w:r>
      <w:proofErr w:type="spellEnd"/>
      <w:r w:rsidR="00D87FFA">
        <w:t xml:space="preserve"> 260</w:t>
      </w:r>
      <w:r w:rsidR="006075C9">
        <w:t xml:space="preserve"> groups</w:t>
      </w:r>
      <w:r w:rsidR="00D87FFA">
        <w:t>, respectively).</w:t>
      </w:r>
    </w:p>
    <w:p w14:paraId="037299D9" w14:textId="77777777" w:rsidR="00D87FFA" w:rsidRDefault="00D87FFA" w:rsidP="00CE358F"/>
    <w:p w14:paraId="58A01E28" w14:textId="14B3435E" w:rsidR="005C5E71" w:rsidRPr="007E4BBC" w:rsidRDefault="00D87FFA" w:rsidP="00EB39D9">
      <w:r>
        <w:t xml:space="preserve">Because </w:t>
      </w:r>
      <w:r w:rsidR="00B36A22">
        <w:t xml:space="preserve">overlooked </w:t>
      </w:r>
      <w:r>
        <w:t xml:space="preserve">annotations affect our ability to infer CNV events, we evaluated each genome for </w:t>
      </w:r>
      <w:r w:rsidR="00B07CEC">
        <w:t xml:space="preserve">a subset of </w:t>
      </w:r>
      <w:r>
        <w:t>the “missing” annotations</w:t>
      </w:r>
      <w:r w:rsidR="00B07CEC">
        <w:t xml:space="preserve"> using only th</w:t>
      </w:r>
      <w:r w:rsidR="00186945">
        <w:t xml:space="preserve">e easiest to interpret </w:t>
      </w:r>
      <w:r w:rsidR="00B07CEC">
        <w:t xml:space="preserve">cases (i.e., one gene in </w:t>
      </w:r>
      <w:r w:rsidR="00B07CEC">
        <w:rPr>
          <w:i/>
        </w:rPr>
        <w:t xml:space="preserve">G. raimondii </w:t>
      </w:r>
      <w:r w:rsidR="00B07CEC">
        <w:t xml:space="preserve">versus &gt;1 or 0 in either </w:t>
      </w:r>
      <w:r w:rsidR="00B07CEC">
        <w:rPr>
          <w:i/>
        </w:rPr>
        <w:t xml:space="preserve">G. kirkii </w:t>
      </w:r>
      <w:r w:rsidR="00B07CEC">
        <w:t xml:space="preserve">or </w:t>
      </w:r>
      <w:r w:rsidR="00B07CEC">
        <w:rPr>
          <w:i/>
        </w:rPr>
        <w:t xml:space="preserve">K. drynarioides </w:t>
      </w:r>
      <w:r w:rsidR="00B07CEC">
        <w:t xml:space="preserve">for gains and losses, respectively). </w:t>
      </w:r>
      <w:r w:rsidR="00BF58DD">
        <w:t xml:space="preserve">For </w:t>
      </w:r>
      <w:r w:rsidR="00186945">
        <w:t xml:space="preserve">the </w:t>
      </w:r>
      <w:r w:rsidR="00B07CEC">
        <w:lastRenderedPageBreak/>
        <w:t xml:space="preserve">211 </w:t>
      </w:r>
      <w:r w:rsidR="00BF58DD">
        <w:t xml:space="preserve">gain </w:t>
      </w:r>
      <w:r w:rsidR="00672742">
        <w:t xml:space="preserve">events </w:t>
      </w:r>
      <w:r>
        <w:t xml:space="preserve">in </w:t>
      </w:r>
      <w:r w:rsidRPr="00D87FFA">
        <w:rPr>
          <w:i/>
        </w:rPr>
        <w:t xml:space="preserve">G. kirkii </w:t>
      </w:r>
      <w:r w:rsidR="00B07CEC">
        <w:t xml:space="preserve">and 394 in </w:t>
      </w:r>
      <w:r w:rsidR="00B07CEC" w:rsidRPr="00B07CEC">
        <w:rPr>
          <w:i/>
        </w:rPr>
        <w:t>K. drynarioides</w:t>
      </w:r>
      <w:r w:rsidR="006075C9">
        <w:rPr>
          <w:i/>
        </w:rPr>
        <w:t xml:space="preserve"> </w:t>
      </w:r>
      <w:r w:rsidR="006075C9">
        <w:t>evaluated</w:t>
      </w:r>
      <w:r w:rsidR="00BF58DD">
        <w:rPr>
          <w:i/>
        </w:rPr>
        <w:t xml:space="preserve">, </w:t>
      </w:r>
      <w:r w:rsidR="00B07CEC">
        <w:t>few genes (</w:t>
      </w:r>
      <w:r w:rsidR="007E4BBC">
        <w:t>1 - 6</w:t>
      </w:r>
      <w:r w:rsidR="00B07CEC">
        <w:t xml:space="preserve"> %) were recovered from the gene-masked genome sequence</w:t>
      </w:r>
      <w:r w:rsidR="00BF58DD">
        <w:t>s</w:t>
      </w:r>
      <w:r w:rsidR="00B07CEC">
        <w:t xml:space="preserve"> (see methods), and in most cases, the predicted protein sequence was non-</w:t>
      </w:r>
      <w:commentRangeStart w:id="11"/>
      <w:r w:rsidR="00B07CEC">
        <w:t>viable</w:t>
      </w:r>
      <w:commentRangeEnd w:id="11"/>
      <w:r w:rsidR="00B07CEC">
        <w:rPr>
          <w:rStyle w:val="CommentReference"/>
        </w:rPr>
        <w:commentReference w:id="11"/>
      </w:r>
      <w:r w:rsidR="00B07CEC">
        <w:t xml:space="preserve"> (</w:t>
      </w:r>
      <w:r w:rsidR="00C620A0">
        <w:t xml:space="preserve">Table </w:t>
      </w:r>
      <w:proofErr w:type="spellStart"/>
      <w:r w:rsidR="00C620A0">
        <w:t>CNV_recovered</w:t>
      </w:r>
      <w:proofErr w:type="spellEnd"/>
      <w:r w:rsidR="00B07CEC">
        <w:t xml:space="preserve">). </w:t>
      </w:r>
      <w:r w:rsidR="00BF58DD">
        <w:t>For</w:t>
      </w:r>
      <w:r w:rsidR="00D41B42">
        <w:t xml:space="preserve"> the 2,144 loss</w:t>
      </w:r>
      <w:r w:rsidR="00BF58DD">
        <w:t>es</w:t>
      </w:r>
      <w:r w:rsidR="00D41B42">
        <w:t xml:space="preserve"> </w:t>
      </w:r>
      <w:r w:rsidR="00BF58DD">
        <w:t xml:space="preserve">in </w:t>
      </w:r>
      <w:r w:rsidR="00D41B42" w:rsidRPr="00BF58DD">
        <w:rPr>
          <w:i/>
        </w:rPr>
        <w:t>G. kirk</w:t>
      </w:r>
      <w:r w:rsidR="005B45C2" w:rsidRPr="00BF58DD">
        <w:rPr>
          <w:i/>
        </w:rPr>
        <w:t>ii</w:t>
      </w:r>
      <w:r w:rsidR="00BF58DD">
        <w:t xml:space="preserve">, </w:t>
      </w:r>
      <w:r w:rsidR="005B45C2">
        <w:t>1</w:t>
      </w:r>
      <w:r w:rsidR="00BF58DD">
        <w:t>,</w:t>
      </w:r>
      <w:r w:rsidR="005B45C2">
        <w:t xml:space="preserve">465 </w:t>
      </w:r>
      <w:r w:rsidR="00BF58DD">
        <w:t xml:space="preserve">were recovered in the masked </w:t>
      </w:r>
      <w:r w:rsidR="009829EC" w:rsidRPr="00BF58DD">
        <w:rPr>
          <w:i/>
        </w:rPr>
        <w:t xml:space="preserve">G. </w:t>
      </w:r>
      <w:r w:rsidR="00C373AD" w:rsidRPr="00BF58DD">
        <w:rPr>
          <w:i/>
        </w:rPr>
        <w:t>kirkii</w:t>
      </w:r>
      <w:r w:rsidR="00BF58DD">
        <w:t xml:space="preserve">; however, </w:t>
      </w:r>
      <w:r w:rsidR="00C373AD">
        <w:t>477</w:t>
      </w:r>
      <w:r w:rsidR="009829EC">
        <w:t xml:space="preserve"> </w:t>
      </w:r>
      <w:r w:rsidR="00BF58DD">
        <w:t>contained frame-shift mutations resulting in non-viable proteins</w:t>
      </w:r>
      <w:r w:rsidR="00C373AD">
        <w:t>.</w:t>
      </w:r>
      <w:r w:rsidR="00B07CEC">
        <w:t xml:space="preserve"> </w:t>
      </w:r>
      <w:r w:rsidR="00BF58DD">
        <w:t xml:space="preserve">Likewise, </w:t>
      </w:r>
      <w:r w:rsidR="00B36A22">
        <w:t xml:space="preserve">872 </w:t>
      </w:r>
      <w:r w:rsidR="00BF58DD">
        <w:t>o</w:t>
      </w:r>
      <w:r w:rsidR="00E64282">
        <w:t>f the 1</w:t>
      </w:r>
      <w:r w:rsidR="00BF58DD">
        <w:t>,</w:t>
      </w:r>
      <w:r w:rsidR="00E64282">
        <w:t xml:space="preserve">458 </w:t>
      </w:r>
      <w:r w:rsidR="00B36A22">
        <w:t xml:space="preserve">putative </w:t>
      </w:r>
      <w:r w:rsidR="00E64282">
        <w:t>gene loss</w:t>
      </w:r>
      <w:r w:rsidR="00BF58DD">
        <w:t>es</w:t>
      </w:r>
      <w:r w:rsidR="00E64282">
        <w:t xml:space="preserve"> </w:t>
      </w:r>
      <w:r w:rsidR="00BF58DD">
        <w:t>in</w:t>
      </w:r>
      <w:r w:rsidR="00BF58DD" w:rsidRPr="00BF58DD">
        <w:rPr>
          <w:i/>
        </w:rPr>
        <w:t xml:space="preserve"> K. drynarioides</w:t>
      </w:r>
      <w:r w:rsidR="00E64282">
        <w:t xml:space="preserve"> found </w:t>
      </w:r>
      <w:r w:rsidR="00BF58DD">
        <w:t xml:space="preserve">in the non-annotated regions of the </w:t>
      </w:r>
      <w:r w:rsidR="00BF58DD" w:rsidRPr="00BF58DD">
        <w:rPr>
          <w:i/>
        </w:rPr>
        <w:t>K. drynarioides</w:t>
      </w:r>
      <w:r w:rsidR="00BF58DD">
        <w:t xml:space="preserve"> genome</w:t>
      </w:r>
      <w:r w:rsidR="00B36A22">
        <w:t>,</w:t>
      </w:r>
      <w:r w:rsidR="00D34EF5">
        <w:t xml:space="preserve"> </w:t>
      </w:r>
      <w:r w:rsidR="00BF58DD">
        <w:t xml:space="preserve">with </w:t>
      </w:r>
      <w:r w:rsidR="00D34EF5">
        <w:t xml:space="preserve">358 </w:t>
      </w:r>
      <w:r w:rsidR="00BF58DD">
        <w:t>non-viable</w:t>
      </w:r>
      <w:r w:rsidR="00D34EF5">
        <w:t xml:space="preserve"> protein </w:t>
      </w:r>
      <w:r w:rsidR="00BF58DD">
        <w:t>models</w:t>
      </w:r>
      <w:r w:rsidR="00186945">
        <w:t>.</w:t>
      </w:r>
      <w:r w:rsidR="00BF58DD">
        <w:t xml:space="preserve"> </w:t>
      </w:r>
      <w:r w:rsidR="00B36A22">
        <w:t xml:space="preserve">Notably, 46% of the </w:t>
      </w:r>
      <w:r w:rsidR="00B36A22" w:rsidRPr="00860B13">
        <w:rPr>
          <w:i/>
        </w:rPr>
        <w:t>G. kirkii</w:t>
      </w:r>
      <w:r w:rsidR="00B36A22">
        <w:t xml:space="preserve"> and </w:t>
      </w:r>
      <w:r w:rsidR="00D34EF5">
        <w:t>35%</w:t>
      </w:r>
      <w:r w:rsidR="00B36A22">
        <w:t xml:space="preserve"> of the </w:t>
      </w:r>
      <w:r w:rsidR="00B36A22" w:rsidRPr="00860B13">
        <w:rPr>
          <w:i/>
        </w:rPr>
        <w:t>K. drynarioides</w:t>
      </w:r>
      <w:r w:rsidR="00B36A22">
        <w:t xml:space="preserve"> missing proteins were recovered from the unannotated regions, </w:t>
      </w:r>
      <w:r w:rsidR="00186945">
        <w:t>indicating</w:t>
      </w:r>
      <w:r w:rsidR="00B36A22">
        <w:t xml:space="preserve"> either missed annotations or deleted genes whose basic sequence remains detectable by the alignment methods used here (i.e., recent deletions).</w:t>
      </w:r>
      <w:r w:rsidR="007E4BBC">
        <w:t xml:space="preserve"> Even if these were all overlooked gene annotations, the number of losses in both species would greatly exceed the number of gains (by about 3-5x); however, the rate of gene loss would become approximately similar (1,156 and 944 losses in </w:t>
      </w:r>
      <w:r w:rsidR="007E4BBC">
        <w:rPr>
          <w:i/>
        </w:rPr>
        <w:t xml:space="preserve">G. kirkii </w:t>
      </w:r>
      <w:r w:rsidR="007E4BBC">
        <w:t xml:space="preserve">and </w:t>
      </w:r>
      <w:r w:rsidR="007E4BBC">
        <w:rPr>
          <w:i/>
        </w:rPr>
        <w:t>K. drynarioides</w:t>
      </w:r>
      <w:r w:rsidR="007E4BBC">
        <w:t>, respectively).</w:t>
      </w:r>
    </w:p>
    <w:p w14:paraId="174536C7" w14:textId="520759D9" w:rsidR="005C5E71" w:rsidRDefault="005C5E71" w:rsidP="0008561B">
      <w:r>
        <w:rPr>
          <w:i/>
        </w:rPr>
        <w:t xml:space="preserve">Changes in the repetitive landscape between </w:t>
      </w:r>
      <w:r>
        <w:t xml:space="preserve">Kokia </w:t>
      </w:r>
      <w:r w:rsidR="002704A2">
        <w:t>drynar</w:t>
      </w:r>
      <w:r>
        <w:t xml:space="preserve">ioides </w:t>
      </w:r>
      <w:r>
        <w:rPr>
          <w:i/>
        </w:rPr>
        <w:t>and</w:t>
      </w:r>
      <w:r>
        <w:t xml:space="preserve"> Gossypioides kirkii</w:t>
      </w:r>
    </w:p>
    <w:p w14:paraId="74043FEA" w14:textId="3BE66D40" w:rsidR="00F22C28" w:rsidRDefault="00F22C28" w:rsidP="0008561B">
      <w:r>
        <w:t xml:space="preserve">Because </w:t>
      </w:r>
      <w:r>
        <w:rPr>
          <w:i/>
        </w:rPr>
        <w:t xml:space="preserve">K. </w:t>
      </w:r>
      <w:r w:rsidR="001331AD">
        <w:rPr>
          <w:i/>
        </w:rPr>
        <w:t>drynarioides</w:t>
      </w:r>
      <w:r>
        <w:rPr>
          <w:i/>
        </w:rPr>
        <w:t xml:space="preserve"> </w:t>
      </w:r>
      <w:r>
        <w:t xml:space="preserve">and </w:t>
      </w:r>
      <w:r>
        <w:rPr>
          <w:i/>
        </w:rPr>
        <w:t>G. kirkii</w:t>
      </w:r>
      <w:r>
        <w:t xml:space="preserve"> have relatively compact genomes, multiple representatives of three cotton species previously used for repetitive analysis </w:t>
      </w:r>
      <w:r w:rsidR="00FA6621">
        <w:t>{</w:t>
      </w:r>
      <w:proofErr w:type="spellStart"/>
      <w:r w:rsidR="00FA6621">
        <w:t>Renny-Byfield</w:t>
      </w:r>
      <w:proofErr w:type="spellEnd"/>
      <w:r w:rsidR="00FA6621">
        <w:t>, 2016 #74}</w:t>
      </w:r>
      <w:r>
        <w:t xml:space="preserve"> were included in the clustering to aid in the identification of repeat-derived sequences. Just over two million </w:t>
      </w:r>
      <w:r w:rsidR="00F514F4">
        <w:t>reads derived from</w:t>
      </w:r>
      <w:r w:rsidR="00D450C0">
        <w:t xml:space="preserve"> these five species</w:t>
      </w:r>
      <w:r w:rsidR="00F514F4">
        <w:t xml:space="preserve"> (comprising 1% genome size equivalents each)</w:t>
      </w:r>
      <w:r>
        <w:t xml:space="preserve"> were co-clustered using the </w:t>
      </w:r>
      <w:proofErr w:type="spellStart"/>
      <w:r>
        <w:t>RepeatExplorer</w:t>
      </w:r>
      <w:proofErr w:type="spellEnd"/>
      <w:r>
        <w:t xml:space="preserve"> pipeline, producing a total </w:t>
      </w:r>
      <w:r w:rsidR="009C6A08">
        <w:t xml:space="preserve">of </w:t>
      </w:r>
      <w:r>
        <w:t>74,001 clusters</w:t>
      </w:r>
      <w:r w:rsidR="00D450C0">
        <w:t xml:space="preserve"> (n &gt;2 reads)</w:t>
      </w:r>
      <w:r>
        <w:t>.</w:t>
      </w:r>
      <w:r w:rsidR="00D450C0">
        <w:t xml:space="preserve"> Because the smallest clusters are </w:t>
      </w:r>
      <w:r w:rsidR="009C6A08">
        <w:t xml:space="preserve">not </w:t>
      </w:r>
      <w:r w:rsidR="00D450C0">
        <w:t xml:space="preserve">informative </w:t>
      </w:r>
      <w:r w:rsidR="009C6A08">
        <w:t>with respect to repetitive sequence evolution</w:t>
      </w:r>
      <w:r w:rsidR="00D450C0">
        <w:t xml:space="preserve">, we chose to annotate only those clusters </w:t>
      </w:r>
      <w:r w:rsidR="009C6A08">
        <w:t>comprising</w:t>
      </w:r>
      <w:r w:rsidR="00D450C0">
        <w:t xml:space="preserve"> greater than 0.01% of the total reads input (=201 reads)</w:t>
      </w:r>
      <w:r w:rsidR="009C6A08">
        <w:t>; this procedure</w:t>
      </w:r>
      <w:r w:rsidR="00D450C0">
        <w:t xml:space="preserve"> result</w:t>
      </w:r>
      <w:r w:rsidR="009C6A08">
        <w:t>ed</w:t>
      </w:r>
      <w:r w:rsidR="00D450C0">
        <w:t xml:space="preserve"> in 274 retained clusters. </w:t>
      </w:r>
      <w:r w:rsidR="0090141E">
        <w:t>W</w:t>
      </w:r>
      <w:r w:rsidR="00D450C0">
        <w:t xml:space="preserve">e </w:t>
      </w:r>
      <w:r w:rsidR="009B27AB">
        <w:t xml:space="preserve">evaluated the cumulative </w:t>
      </w:r>
      <w:r w:rsidR="00F514F4">
        <w:t xml:space="preserve">read </w:t>
      </w:r>
      <w:r w:rsidR="009B27AB">
        <w:t>sum as the cluster number</w:t>
      </w:r>
      <w:r w:rsidR="0090141E">
        <w:t xml:space="preserve"> increases (clusters are numbered from largest to smallest) </w:t>
      </w:r>
      <w:commentRangeStart w:id="12"/>
      <w:commentRangeStart w:id="13"/>
      <w:r w:rsidR="0090141E">
        <w:t>to confirm</w:t>
      </w:r>
      <w:commentRangeEnd w:id="12"/>
      <w:r w:rsidR="009C6A08">
        <w:rPr>
          <w:rStyle w:val="CommentReference"/>
        </w:rPr>
        <w:commentReference w:id="12"/>
      </w:r>
      <w:commentRangeEnd w:id="13"/>
      <w:r w:rsidR="00A234E6">
        <w:rPr>
          <w:rStyle w:val="CommentReference"/>
        </w:rPr>
        <w:commentReference w:id="13"/>
      </w:r>
      <w:r w:rsidR="0090141E">
        <w:t xml:space="preserve"> that this represents a reasonable partitioning of the data set</w:t>
      </w:r>
      <w:r w:rsidR="00A234E6">
        <w:t xml:space="preserve">, i.e., most of the input data was represented in the analyzed clusters </w:t>
      </w:r>
      <w:r w:rsidR="0090141E">
        <w:t>(cotton_cutoff.png).</w:t>
      </w:r>
      <w:r w:rsidR="009B27AB">
        <w:t xml:space="preserve">  </w:t>
      </w:r>
    </w:p>
    <w:p w14:paraId="47488471" w14:textId="1E413D6A" w:rsidR="0090141E" w:rsidRPr="0060105F" w:rsidRDefault="00B31AD7" w:rsidP="0008561B">
      <w:r>
        <w:t xml:space="preserve">Despite </w:t>
      </w:r>
      <w:r w:rsidR="009C6A08">
        <w:t xml:space="preserve">similarly </w:t>
      </w:r>
      <w:r>
        <w:t xml:space="preserve">sized genomes, </w:t>
      </w:r>
      <w:r>
        <w:rPr>
          <w:i/>
        </w:rPr>
        <w:t xml:space="preserve">K. drynarioides </w:t>
      </w:r>
      <w:r>
        <w:t xml:space="preserve">and </w:t>
      </w:r>
      <w:r>
        <w:rPr>
          <w:i/>
        </w:rPr>
        <w:t xml:space="preserve">G. </w:t>
      </w:r>
      <w:r w:rsidRPr="00B31AD7">
        <w:rPr>
          <w:i/>
        </w:rPr>
        <w:t>kirkii</w:t>
      </w:r>
      <w:r>
        <w:t xml:space="preserve"> show an approximately 1 Mb difference in clustered repeats</w:t>
      </w:r>
      <w:r w:rsidR="00EE3B50">
        <w:t xml:space="preserve"> (109.4 Mb </w:t>
      </w:r>
      <w:proofErr w:type="spellStart"/>
      <w:r w:rsidR="00EE3B50">
        <w:t>vs</w:t>
      </w:r>
      <w:proofErr w:type="spellEnd"/>
      <w:r w:rsidR="00EE3B50">
        <w:t xml:space="preserve"> 110.3 Mb</w:t>
      </w:r>
      <w:r w:rsidR="006A69DB">
        <w:t>, respectively</w:t>
      </w:r>
      <w:r w:rsidR="00EE3B50">
        <w:t>)</w:t>
      </w:r>
      <w:r>
        <w:t xml:space="preserve">, although this </w:t>
      </w:r>
      <w:r w:rsidR="009C6A08">
        <w:t xml:space="preserve">difference is not </w:t>
      </w:r>
      <w:r>
        <w:t>statistical</w:t>
      </w:r>
      <w:r w:rsidR="009C6A08">
        <w:t>ly</w:t>
      </w:r>
      <w:r>
        <w:t xml:space="preserve"> </w:t>
      </w:r>
      <w:r w:rsidR="009C6A08">
        <w:t>significant</w:t>
      </w:r>
      <w:r w:rsidR="00A234E6">
        <w:t xml:space="preserve"> (</w:t>
      </w:r>
      <w:r w:rsidR="00A234E6">
        <w:rPr>
          <w:rFonts w:cstheme="minorHAnsi"/>
        </w:rPr>
        <w:t>χ</w:t>
      </w:r>
      <w:r w:rsidR="00A234E6" w:rsidRPr="00A234E6">
        <w:rPr>
          <w:vertAlign w:val="superscript"/>
        </w:rPr>
        <w:t>2</w:t>
      </w:r>
      <w:r w:rsidR="00A234E6">
        <w:t xml:space="preserve"> p &gt; 0.95)</w:t>
      </w:r>
      <w:r>
        <w:t>. Contingency table analysis of the repetitive profiles of each species, as well as the total amount of repetitive DNA calculated for each, suggest that these profiles are i</w:t>
      </w:r>
      <w:r w:rsidR="0060105F">
        <w:t>ndistinguishable</w:t>
      </w:r>
      <w:r w:rsidR="00B23847">
        <w:t xml:space="preserve"> (at p &lt; 0.05)</w:t>
      </w:r>
      <w:r w:rsidR="0060105F">
        <w:t xml:space="preserve">, despite </w:t>
      </w:r>
      <w:r w:rsidR="009C6A08">
        <w:t xml:space="preserve">being an </w:t>
      </w:r>
      <w:r>
        <w:t xml:space="preserve">intergeneric </w:t>
      </w:r>
      <w:r w:rsidR="0060105F">
        <w:t>comparison</w:t>
      </w:r>
      <w:r>
        <w:t xml:space="preserve">. </w:t>
      </w:r>
      <w:r w:rsidR="0060105F">
        <w:t xml:space="preserve">Interspecies (intragenus) repetitive profiles for </w:t>
      </w:r>
      <w:r w:rsidR="0060105F">
        <w:rPr>
          <w:i/>
        </w:rPr>
        <w:t>Gossypium</w:t>
      </w:r>
      <w:r w:rsidR="0060105F">
        <w:t xml:space="preserve"> species present in the analysis showed a different pattern, </w:t>
      </w:r>
      <w:r w:rsidR="009C6A08">
        <w:t xml:space="preserve">as expected from the two-fold difference in genome size, </w:t>
      </w:r>
      <w:r w:rsidR="0060105F">
        <w:t xml:space="preserve">whereby </w:t>
      </w:r>
      <w:r w:rsidR="0060105F">
        <w:rPr>
          <w:i/>
        </w:rPr>
        <w:t>G. raimondii</w:t>
      </w:r>
      <w:r w:rsidR="0060105F">
        <w:t xml:space="preserve"> </w:t>
      </w:r>
      <w:r w:rsidR="009C6A08">
        <w:t xml:space="preserve">shows a highly distinct repetitive profile (p &lt;0.05) </w:t>
      </w:r>
      <w:r w:rsidR="0060105F">
        <w:t xml:space="preserve">compared to either A-genome species (i.e., </w:t>
      </w:r>
      <w:r w:rsidR="0060105F">
        <w:rPr>
          <w:i/>
        </w:rPr>
        <w:t>G. herbaceum</w:t>
      </w:r>
      <w:r w:rsidR="0060105F">
        <w:t xml:space="preserve"> and </w:t>
      </w:r>
      <w:r w:rsidR="0060105F">
        <w:rPr>
          <w:i/>
        </w:rPr>
        <w:t>G. arboreum</w:t>
      </w:r>
      <w:r w:rsidR="0060105F">
        <w:t>)</w:t>
      </w:r>
      <w:r w:rsidR="009C6A08">
        <w:t>. N</w:t>
      </w:r>
      <w:r w:rsidR="0060105F">
        <w:t xml:space="preserve">otably, the </w:t>
      </w:r>
      <w:r w:rsidR="009C6A08">
        <w:t xml:space="preserve">two </w:t>
      </w:r>
      <w:r w:rsidR="0060105F">
        <w:t>A-genome species are not distinct (see discussion).</w:t>
      </w:r>
    </w:p>
    <w:p w14:paraId="6F7F38D6" w14:textId="335FB630" w:rsidR="00B31AD7" w:rsidRDefault="0060105F" w:rsidP="0008561B">
      <w:r>
        <w:t xml:space="preserve">To </w:t>
      </w:r>
      <w:r w:rsidR="00680902">
        <w:t xml:space="preserve">explore further the similarities and </w:t>
      </w:r>
      <w:r>
        <w:t xml:space="preserve">differences between </w:t>
      </w:r>
      <w:r w:rsidR="00680902">
        <w:t xml:space="preserve">the repetitive fractions of the </w:t>
      </w:r>
      <w:r>
        <w:rPr>
          <w:i/>
        </w:rPr>
        <w:t xml:space="preserve">K. drynarioides </w:t>
      </w:r>
      <w:r>
        <w:t xml:space="preserve">and </w:t>
      </w:r>
      <w:r>
        <w:rPr>
          <w:i/>
        </w:rPr>
        <w:t xml:space="preserve">G. </w:t>
      </w:r>
      <w:r w:rsidRPr="00B31AD7">
        <w:rPr>
          <w:i/>
        </w:rPr>
        <w:t>kirkii</w:t>
      </w:r>
      <w:r w:rsidR="00680902">
        <w:t xml:space="preserve"> genomes</w:t>
      </w:r>
      <w:r>
        <w:t xml:space="preserve">, we </w:t>
      </w:r>
      <w:r w:rsidR="00B23847">
        <w:t xml:space="preserve">considered the possibility that while the overall repetitive profiles may not be significantly different, individual clusters </w:t>
      </w:r>
      <w:proofErr w:type="gramStart"/>
      <w:r w:rsidR="00B23847">
        <w:t>may</w:t>
      </w:r>
      <w:proofErr w:type="gramEnd"/>
      <w:r w:rsidR="00B23847">
        <w:t xml:space="preserve"> be. Toward this end, we conducted a </w:t>
      </w:r>
      <w:r w:rsidR="00A234E6">
        <w:rPr>
          <w:rFonts w:cstheme="minorHAnsi"/>
        </w:rPr>
        <w:t>χ</w:t>
      </w:r>
      <w:r w:rsidR="00B23847" w:rsidRPr="00B23847">
        <w:rPr>
          <w:vertAlign w:val="superscript"/>
        </w:rPr>
        <w:t>2</w:t>
      </w:r>
      <w:r w:rsidR="00B23847">
        <w:t xml:space="preserve"> test of independence for each cluster and applied a </w:t>
      </w:r>
      <w:proofErr w:type="spellStart"/>
      <w:r w:rsidR="00B23847">
        <w:t>Benjamini</w:t>
      </w:r>
      <w:proofErr w:type="spellEnd"/>
      <w:r w:rsidR="00B23847">
        <w:t xml:space="preserve">-Hochberg correction for multiple testing. At p&lt;0.05, </w:t>
      </w:r>
      <w:r w:rsidR="00E50019">
        <w:t>55</w:t>
      </w:r>
      <w:r w:rsidR="00B23847">
        <w:t xml:space="preserve"> clusters (out of </w:t>
      </w:r>
      <w:r w:rsidR="00E50019">
        <w:t>188</w:t>
      </w:r>
      <w:r w:rsidR="00B23847">
        <w:t xml:space="preserve">) are differentially abundant in </w:t>
      </w:r>
      <w:r w:rsidR="00B23847">
        <w:rPr>
          <w:i/>
        </w:rPr>
        <w:t xml:space="preserve">K. drynarioides </w:t>
      </w:r>
      <w:r w:rsidR="00B23847">
        <w:t xml:space="preserve">versus </w:t>
      </w:r>
      <w:r w:rsidR="00B23847">
        <w:rPr>
          <w:i/>
        </w:rPr>
        <w:t xml:space="preserve">G. </w:t>
      </w:r>
      <w:r w:rsidR="00B23847" w:rsidRPr="00B31AD7">
        <w:rPr>
          <w:i/>
        </w:rPr>
        <w:t>kirkii</w:t>
      </w:r>
      <w:r w:rsidR="00B23847">
        <w:t xml:space="preserve">, with the species displaying greater abundance occurring </w:t>
      </w:r>
      <w:r w:rsidR="00643FEC">
        <w:t xml:space="preserve">more frequently in </w:t>
      </w:r>
      <w:r w:rsidR="00B23847">
        <w:rPr>
          <w:i/>
        </w:rPr>
        <w:t xml:space="preserve">K. drynarioides </w:t>
      </w:r>
      <w:r w:rsidR="00B23847">
        <w:t xml:space="preserve">versus </w:t>
      </w:r>
      <w:r w:rsidR="00B23847">
        <w:rPr>
          <w:i/>
        </w:rPr>
        <w:t xml:space="preserve">G. </w:t>
      </w:r>
      <w:r w:rsidR="00B23847" w:rsidRPr="00B31AD7">
        <w:rPr>
          <w:i/>
        </w:rPr>
        <w:t>kirkii</w:t>
      </w:r>
      <w:r w:rsidR="00643FEC">
        <w:rPr>
          <w:i/>
        </w:rPr>
        <w:t xml:space="preserve"> </w:t>
      </w:r>
      <w:r w:rsidR="00643FEC">
        <w:t>(3</w:t>
      </w:r>
      <w:r w:rsidR="00361462">
        <w:t>4</w:t>
      </w:r>
      <w:r w:rsidR="00643FEC">
        <w:t xml:space="preserve"> versus 2</w:t>
      </w:r>
      <w:r w:rsidR="00361462">
        <w:t>1</w:t>
      </w:r>
      <w:r w:rsidR="00643FEC">
        <w:t xml:space="preserve"> clusters), although the total number of reads in differentially abundant </w:t>
      </w:r>
      <w:r w:rsidR="00643FEC">
        <w:rPr>
          <w:i/>
        </w:rPr>
        <w:t>G. kirkii</w:t>
      </w:r>
      <w:r w:rsidR="00643FEC">
        <w:t xml:space="preserve"> clusters was </w:t>
      </w:r>
      <w:r w:rsidR="00680902">
        <w:t xml:space="preserve">marginally </w:t>
      </w:r>
      <w:r w:rsidR="00643FEC">
        <w:t>greater (7</w:t>
      </w:r>
      <w:r w:rsidR="00361462">
        <w:t>413</w:t>
      </w:r>
      <w:r w:rsidR="00643FEC">
        <w:t xml:space="preserve"> reads versus 7</w:t>
      </w:r>
      <w:r w:rsidR="00361462">
        <w:t>252</w:t>
      </w:r>
      <w:r w:rsidR="00643FEC">
        <w:t xml:space="preserve">, representing a </w:t>
      </w:r>
      <w:r w:rsidR="00361462">
        <w:t>1</w:t>
      </w:r>
      <w:r w:rsidR="00643FEC">
        <w:t>.</w:t>
      </w:r>
      <w:r w:rsidR="00361462">
        <w:t>5</w:t>
      </w:r>
      <w:r w:rsidR="00643FEC">
        <w:t xml:space="preserve"> Mb genome-wide difference</w:t>
      </w:r>
      <w:r w:rsidR="00B23847">
        <w:t xml:space="preserve">). Because these differentially abundant clusters could represent </w:t>
      </w:r>
      <w:r w:rsidR="00A227DD">
        <w:t xml:space="preserve">differences in </w:t>
      </w:r>
      <w:r w:rsidR="00B23847">
        <w:t xml:space="preserve">either proliferation or </w:t>
      </w:r>
      <w:r w:rsidR="00A227DD">
        <w:t xml:space="preserve">decay/removal, we gauged the relative age of each cluster based of the method of Ferreira de </w:t>
      </w:r>
      <w:proofErr w:type="spellStart"/>
      <w:r w:rsidR="00A227DD">
        <w:t>Carvalho</w:t>
      </w:r>
      <w:proofErr w:type="spellEnd"/>
      <w:r w:rsidR="00A227DD">
        <w:t xml:space="preserve"> </w:t>
      </w:r>
      <w:r w:rsidR="00680902">
        <w:lastRenderedPageBreak/>
        <w:t xml:space="preserve">et al. </w:t>
      </w:r>
      <w:r w:rsidR="00A227DD">
        <w:t xml:space="preserve">(2016). This analysis attempts to characterize the age of each cluster based on the distinctiveness of the reads which comprise the cluster; that is, younger clusters will have reads that are </w:t>
      </w:r>
      <w:r w:rsidR="00934339">
        <w:t xml:space="preserve">skewed toward high </w:t>
      </w:r>
      <w:r w:rsidR="00A227DD">
        <w:t>similar</w:t>
      </w:r>
      <w:r w:rsidR="00934339">
        <w:t>ity</w:t>
      </w:r>
      <w:r w:rsidR="00A227DD">
        <w:t xml:space="preserve">, whereas </w:t>
      </w:r>
      <w:r w:rsidR="00934339">
        <w:t xml:space="preserve">reads comprising </w:t>
      </w:r>
      <w:r w:rsidR="00A227DD">
        <w:t xml:space="preserve">older clusters will have </w:t>
      </w:r>
      <w:r w:rsidR="00934339">
        <w:t>more inter-read</w:t>
      </w:r>
      <w:r w:rsidR="00A227DD">
        <w:t xml:space="preserve"> differences. While an imperfect measure, this characterization permits a generalized perspective on the repeats identified here.</w:t>
      </w:r>
      <w:r w:rsidR="00585D53">
        <w:t xml:space="preserve"> </w:t>
      </w:r>
      <w:r w:rsidR="0051282F">
        <w:t xml:space="preserve">Overall, most of the repeats in </w:t>
      </w:r>
      <w:r w:rsidR="0051282F">
        <w:rPr>
          <w:i/>
        </w:rPr>
        <w:t xml:space="preserve">K. drynarioides </w:t>
      </w:r>
      <w:r w:rsidR="0051282F">
        <w:t xml:space="preserve">and </w:t>
      </w:r>
      <w:r w:rsidR="0051282F">
        <w:rPr>
          <w:i/>
        </w:rPr>
        <w:t xml:space="preserve">G. </w:t>
      </w:r>
      <w:r w:rsidR="0051282F" w:rsidRPr="00B31AD7">
        <w:rPr>
          <w:i/>
        </w:rPr>
        <w:t>kirkii</w:t>
      </w:r>
      <w:r w:rsidR="0051282F">
        <w:t xml:space="preserve"> displayed a pattern suggestive of older elements (</w:t>
      </w:r>
      <w:commentRangeStart w:id="14"/>
      <w:commentRangeStart w:id="15"/>
      <w:r w:rsidR="0051282F">
        <w:t>202</w:t>
      </w:r>
      <w:r w:rsidR="008B77A0">
        <w:t xml:space="preserve"> “older”</w:t>
      </w:r>
      <w:r w:rsidR="0051282F">
        <w:t xml:space="preserve"> versus 72 “young”</w:t>
      </w:r>
      <w:commentRangeEnd w:id="14"/>
      <w:r w:rsidR="00680902">
        <w:rPr>
          <w:rStyle w:val="CommentReference"/>
        </w:rPr>
        <w:commentReference w:id="14"/>
      </w:r>
      <w:commentRangeEnd w:id="15"/>
      <w:r w:rsidR="004670DC">
        <w:rPr>
          <w:rStyle w:val="CommentReference"/>
        </w:rPr>
        <w:commentReference w:id="15"/>
      </w:r>
      <w:r w:rsidR="0051282F">
        <w:t xml:space="preserve">); however, </w:t>
      </w:r>
      <w:r w:rsidR="00961765">
        <w:t>o</w:t>
      </w:r>
      <w:r w:rsidR="00585D53">
        <w:t xml:space="preserve">f the </w:t>
      </w:r>
      <w:r w:rsidR="008B77A0">
        <w:t>55</w:t>
      </w:r>
      <w:r w:rsidR="00585D53">
        <w:t xml:space="preserve"> differentially abundant clusters, </w:t>
      </w:r>
      <w:r w:rsidR="00133AF1">
        <w:t>nearly half (25)</w:t>
      </w:r>
      <w:r w:rsidR="00585D53">
        <w:t xml:space="preserve"> were categorized as “</w:t>
      </w:r>
      <w:r w:rsidR="008B77A0">
        <w:t>younger</w:t>
      </w:r>
      <w:r w:rsidR="00585D53">
        <w:t>”</w:t>
      </w:r>
      <w:r w:rsidR="00E34B06">
        <w:t xml:space="preserve"> (Table A</w:t>
      </w:r>
      <w:r w:rsidR="003A2F45">
        <w:t>ges</w:t>
      </w:r>
      <w:r w:rsidR="00E34B06">
        <w:t>)</w:t>
      </w:r>
      <w:r w:rsidR="00762251">
        <w:t xml:space="preserve">. Interestingly, over 80% of the “young” clusters were over-represented in </w:t>
      </w:r>
      <w:r w:rsidR="00762251">
        <w:rPr>
          <w:i/>
        </w:rPr>
        <w:t>K. drynarioides</w:t>
      </w:r>
      <w:r w:rsidR="00585D53">
        <w:t xml:space="preserve">, potentially reflecting </w:t>
      </w:r>
      <w:r w:rsidR="00133AF1">
        <w:t>differential amplification in these two species.</w:t>
      </w:r>
      <w:r w:rsidR="00680902">
        <w:t xml:space="preserve"> </w:t>
      </w:r>
    </w:p>
    <w:p w14:paraId="7B8C7990" w14:textId="3C712AB5" w:rsidR="00FD66E0" w:rsidRDefault="00E34B06" w:rsidP="0008561B">
      <w:r>
        <w:t xml:space="preserve">Most of the clusters were broadly annotated as belonging to the </w:t>
      </w:r>
      <w:r w:rsidRPr="00E34B06">
        <w:rPr>
          <w:i/>
        </w:rPr>
        <w:t>Ty3/gypsy</w:t>
      </w:r>
      <w:r>
        <w:t xml:space="preserve"> superfamily, a result </w:t>
      </w:r>
      <w:r w:rsidR="00680902">
        <w:t>commonly observed in plant genomes</w:t>
      </w:r>
      <w:r>
        <w:t xml:space="preserve"> (</w:t>
      </w:r>
      <w:r w:rsidRPr="00934339">
        <w:t>Figure Amounts</w:t>
      </w:r>
      <w:r w:rsidR="00934339">
        <w:t>; {Lee, 2014 #133}</w:t>
      </w:r>
      <w:r w:rsidR="00D7712D">
        <w:t>{Hawkins, 2006 #65}</w:t>
      </w:r>
      <w:r w:rsidR="005A0A86">
        <w:t>{</w:t>
      </w:r>
      <w:proofErr w:type="spellStart"/>
      <w:r w:rsidR="005A0A86">
        <w:t>Schnable</w:t>
      </w:r>
      <w:proofErr w:type="spellEnd"/>
      <w:r w:rsidR="005A0A86">
        <w:t>, 2009 #134}{</w:t>
      </w:r>
      <w:proofErr w:type="spellStart"/>
      <w:r w:rsidR="005A0A86">
        <w:t>Baucom</w:t>
      </w:r>
      <w:proofErr w:type="spellEnd"/>
      <w:r w:rsidR="005A0A86">
        <w:t>, 2009 #135}{</w:t>
      </w:r>
      <w:proofErr w:type="spellStart"/>
      <w:r w:rsidR="005A0A86">
        <w:t>Tian</w:t>
      </w:r>
      <w:proofErr w:type="spellEnd"/>
      <w:r w:rsidR="005A0A86">
        <w:t>, 2009 #136}{Paterson, 2009 #137</w:t>
      </w:r>
      <w:r>
        <w:t xml:space="preserve">). Overall, gypsy elements comprise </w:t>
      </w:r>
      <w:r w:rsidR="00254877">
        <w:t>77.6</w:t>
      </w:r>
      <w:r>
        <w:t xml:space="preserve"> </w:t>
      </w:r>
      <w:r w:rsidR="00254877">
        <w:t>and</w:t>
      </w:r>
      <w:r>
        <w:t xml:space="preserve"> </w:t>
      </w:r>
      <w:r w:rsidR="00254877">
        <w:t>76 Mb</w:t>
      </w:r>
      <w:r>
        <w:t xml:space="preserve"> of the </w:t>
      </w:r>
      <w:r>
        <w:rPr>
          <w:i/>
        </w:rPr>
        <w:t xml:space="preserve">K. drynarioides </w:t>
      </w:r>
      <w:r>
        <w:t xml:space="preserve">and </w:t>
      </w:r>
      <w:r>
        <w:rPr>
          <w:i/>
        </w:rPr>
        <w:t xml:space="preserve">G. </w:t>
      </w:r>
      <w:r w:rsidRPr="00B31AD7">
        <w:rPr>
          <w:i/>
        </w:rPr>
        <w:t>kirkii</w:t>
      </w:r>
      <w:r>
        <w:rPr>
          <w:i/>
        </w:rPr>
        <w:t xml:space="preserve"> </w:t>
      </w:r>
      <w:r>
        <w:t>genomes, respectively, with</w:t>
      </w:r>
      <w:r w:rsidR="0051282F">
        <w:t xml:space="preserve"> uncategorized LTR-retrotransposons and</w:t>
      </w:r>
      <w:r>
        <w:t xml:space="preserve"> </w:t>
      </w:r>
      <w:r>
        <w:rPr>
          <w:i/>
        </w:rPr>
        <w:t>Ty1/copia</w:t>
      </w:r>
      <w:r>
        <w:t xml:space="preserve"> elements </w:t>
      </w:r>
      <w:r w:rsidR="0051282F">
        <w:t xml:space="preserve">comprising the next most abundant repeats and </w:t>
      </w:r>
      <w:r w:rsidR="00AC24BA">
        <w:t xml:space="preserve">in </w:t>
      </w:r>
      <w:r w:rsidR="0051282F">
        <w:t>similar amounts in each genome</w:t>
      </w:r>
      <w:r w:rsidR="0008561B">
        <w:t xml:space="preserve"> (Table Abundance)</w:t>
      </w:r>
      <w:r w:rsidR="0051282F">
        <w:t xml:space="preserve">. Unsurprisingly, the small genomes of </w:t>
      </w:r>
      <w:r w:rsidR="0051282F">
        <w:rPr>
          <w:i/>
        </w:rPr>
        <w:t xml:space="preserve">K. drynarioides </w:t>
      </w:r>
      <w:r w:rsidR="0051282F">
        <w:t xml:space="preserve">and </w:t>
      </w:r>
      <w:r w:rsidR="0051282F">
        <w:rPr>
          <w:i/>
        </w:rPr>
        <w:t xml:space="preserve">G. </w:t>
      </w:r>
      <w:r w:rsidR="0051282F" w:rsidRPr="00B31AD7">
        <w:rPr>
          <w:i/>
        </w:rPr>
        <w:t>kirkii</w:t>
      </w:r>
      <w:r w:rsidR="0051282F">
        <w:t xml:space="preserve"> had lower absolute abundance of most repeat types </w:t>
      </w:r>
      <w:r w:rsidR="00AC24BA" w:rsidRPr="004670DC">
        <w:rPr>
          <w:color w:val="000000" w:themeColor="text1"/>
        </w:rPr>
        <w:t xml:space="preserve">than </w:t>
      </w:r>
      <w:r w:rsidR="004670DC" w:rsidRPr="004670DC">
        <w:rPr>
          <w:color w:val="000000" w:themeColor="text1"/>
        </w:rPr>
        <w:t xml:space="preserve">the larger </w:t>
      </w:r>
      <w:r w:rsidR="004670DC" w:rsidRPr="004670DC">
        <w:rPr>
          <w:i/>
          <w:color w:val="000000" w:themeColor="text1"/>
        </w:rPr>
        <w:t xml:space="preserve">Gossypium </w:t>
      </w:r>
      <w:r w:rsidR="004670DC" w:rsidRPr="004670DC">
        <w:rPr>
          <w:color w:val="000000" w:themeColor="text1"/>
        </w:rPr>
        <w:t>genomes</w:t>
      </w:r>
      <w:r w:rsidR="00AC24BA" w:rsidRPr="004670DC">
        <w:rPr>
          <w:color w:val="000000" w:themeColor="text1"/>
        </w:rPr>
        <w:t xml:space="preserve"> </w:t>
      </w:r>
      <w:r w:rsidR="0051282F" w:rsidRPr="004670DC">
        <w:rPr>
          <w:i/>
          <w:color w:val="000000" w:themeColor="text1"/>
        </w:rPr>
        <w:t>except</w:t>
      </w:r>
      <w:r w:rsidR="0051282F" w:rsidRPr="004670DC">
        <w:rPr>
          <w:color w:val="000000" w:themeColor="text1"/>
        </w:rPr>
        <w:t xml:space="preserve"> the </w:t>
      </w:r>
      <w:r w:rsidR="0051282F">
        <w:t>predicted non-LTR retro</w:t>
      </w:r>
      <w:r w:rsidR="004670DC">
        <w:t>trans</w:t>
      </w:r>
      <w:r w:rsidR="0051282F">
        <w:t>poson</w:t>
      </w:r>
      <w:r w:rsidR="00263B03">
        <w:t xml:space="preserve"> category</w:t>
      </w:r>
      <w:r w:rsidR="0051282F">
        <w:t>, in which these two species had comparable or slightly greater occupation as the cotton species, which possess 2-3x larger genomes</w:t>
      </w:r>
      <w:r w:rsidR="0008561B">
        <w:t xml:space="preserve"> (Figure </w:t>
      </w:r>
      <w:r w:rsidR="00A273FC">
        <w:t>Amounts</w:t>
      </w:r>
      <w:r w:rsidR="0008561B">
        <w:t>)</w:t>
      </w:r>
      <w:r w:rsidR="0051282F">
        <w:t xml:space="preserve">. </w:t>
      </w:r>
      <w:r w:rsidR="00961765">
        <w:t xml:space="preserve">This difference is due to the </w:t>
      </w:r>
      <w:commentRangeStart w:id="16"/>
      <w:commentRangeStart w:id="17"/>
      <w:r w:rsidR="00961765">
        <w:t>sole</w:t>
      </w:r>
      <w:r w:rsidR="0051282F">
        <w:t xml:space="preserve"> retroposon cluster</w:t>
      </w:r>
      <w:commentRangeEnd w:id="16"/>
      <w:r w:rsidR="00AC24BA">
        <w:rPr>
          <w:rStyle w:val="CommentReference"/>
        </w:rPr>
        <w:commentReference w:id="16"/>
      </w:r>
      <w:commentRangeEnd w:id="17"/>
      <w:r w:rsidR="00263B03">
        <w:rPr>
          <w:rStyle w:val="CommentReference"/>
        </w:rPr>
        <w:commentReference w:id="17"/>
      </w:r>
      <w:r w:rsidR="0051282F">
        <w:t xml:space="preserve"> </w:t>
      </w:r>
      <w:r w:rsidR="00961765">
        <w:t xml:space="preserve">recovered, which was in the top </w:t>
      </w:r>
      <w:r w:rsidR="00DA3496">
        <w:t>five</w:t>
      </w:r>
      <w:r w:rsidR="00961765">
        <w:t xml:space="preserve"> largest clusters for both </w:t>
      </w:r>
      <w:r w:rsidR="00961765">
        <w:rPr>
          <w:i/>
        </w:rPr>
        <w:t xml:space="preserve">K. drynarioides </w:t>
      </w:r>
      <w:r w:rsidR="00961765">
        <w:t xml:space="preserve">and </w:t>
      </w:r>
      <w:r w:rsidR="00961765">
        <w:rPr>
          <w:i/>
        </w:rPr>
        <w:t xml:space="preserve">G. </w:t>
      </w:r>
      <w:r w:rsidR="00961765" w:rsidRPr="00B31AD7">
        <w:rPr>
          <w:i/>
        </w:rPr>
        <w:t>kirkii</w:t>
      </w:r>
      <w:r w:rsidR="00961765">
        <w:t>. The high percent identity among reads for this cluster suggests it is relatively young, and it has likely experienced</w:t>
      </w:r>
      <w:r w:rsidR="00263B03">
        <w:t xml:space="preserve"> recent</w:t>
      </w:r>
      <w:r w:rsidR="00961765">
        <w:t xml:space="preserve"> proliferation </w:t>
      </w:r>
      <w:r w:rsidR="00961765" w:rsidRPr="005A0A86">
        <w:t xml:space="preserve">in </w:t>
      </w:r>
      <w:commentRangeStart w:id="18"/>
      <w:r w:rsidR="00AC24BA">
        <w:rPr>
          <w:rStyle w:val="CommentReference"/>
        </w:rPr>
        <w:commentReference w:id="19"/>
      </w:r>
      <w:commentRangeEnd w:id="18"/>
      <w:r w:rsidR="00F625FA">
        <w:rPr>
          <w:rStyle w:val="CommentReference"/>
        </w:rPr>
        <w:commentReference w:id="18"/>
      </w:r>
      <w:r w:rsidR="00263B03">
        <w:t xml:space="preserve">these </w:t>
      </w:r>
      <w:r w:rsidR="00961765">
        <w:t xml:space="preserve">both species. Furthermore, the cluster shows differential abundance between the two species, suggesting that either the proliferation began prior to species divergence and continued with varying success afterwards, </w:t>
      </w:r>
      <w:commentRangeStart w:id="20"/>
      <w:commentRangeStart w:id="21"/>
      <w:r w:rsidR="00961765">
        <w:t>or the two lineages experienced similar releases from repression for this element, although again to varying degrees</w:t>
      </w:r>
      <w:commentRangeEnd w:id="20"/>
      <w:r w:rsidR="0079791F">
        <w:rPr>
          <w:rStyle w:val="CommentReference"/>
        </w:rPr>
        <w:commentReference w:id="20"/>
      </w:r>
      <w:commentRangeEnd w:id="21"/>
      <w:r w:rsidR="00A234E6">
        <w:rPr>
          <w:rStyle w:val="CommentReference"/>
        </w:rPr>
        <w:commentReference w:id="21"/>
      </w:r>
      <w:r w:rsidR="00961765">
        <w:t>. The other differentially abundant clusters were largely annotated as putative gypsy elements (</w:t>
      </w:r>
      <w:r w:rsidR="00254877">
        <w:t>61.8</w:t>
      </w:r>
      <w:r w:rsidR="00961765">
        <w:t xml:space="preserve"> %).</w:t>
      </w:r>
    </w:p>
    <w:p w14:paraId="58016D6B" w14:textId="31EA6B8F" w:rsidR="00EA358C" w:rsidRDefault="00EA358C" w:rsidP="0008561B">
      <w:r>
        <w:t xml:space="preserve">Ancestral state reconstructions for the 22 clusters with the lowest p-value (p&lt;0.001) were conducted using both </w:t>
      </w:r>
      <w:r>
        <w:rPr>
          <w:i/>
        </w:rPr>
        <w:t xml:space="preserve">K. drynarioides </w:t>
      </w:r>
      <w:r>
        <w:t xml:space="preserve">and </w:t>
      </w:r>
      <w:r>
        <w:rPr>
          <w:i/>
        </w:rPr>
        <w:t>G. kirkii</w:t>
      </w:r>
      <w:r>
        <w:t>, as well as three cotton representatives as outgroup species (i.e</w:t>
      </w:r>
      <w:r w:rsidR="006C0723">
        <w:t>.</w:t>
      </w:r>
      <w:r>
        <w:t xml:space="preserve">, </w:t>
      </w:r>
      <w:r>
        <w:rPr>
          <w:i/>
        </w:rPr>
        <w:t>Gossypium raimondii</w:t>
      </w:r>
      <w:r>
        <w:t xml:space="preserve">, </w:t>
      </w:r>
      <w:r>
        <w:rPr>
          <w:i/>
        </w:rPr>
        <w:t>G. arboreum</w:t>
      </w:r>
      <w:r>
        <w:t xml:space="preserve">, and </w:t>
      </w:r>
      <w:r>
        <w:rPr>
          <w:i/>
        </w:rPr>
        <w:t>G. herbaceum</w:t>
      </w:r>
      <w:r>
        <w:t>).</w:t>
      </w:r>
      <w:r w:rsidR="004356A0">
        <w:t xml:space="preserve"> Patterns of both </w:t>
      </w:r>
      <w:r w:rsidR="0079791F">
        <w:t xml:space="preserve">amplification </w:t>
      </w:r>
      <w:r w:rsidR="004356A0">
        <w:t xml:space="preserve">and </w:t>
      </w:r>
      <w:r w:rsidR="0079791F">
        <w:t xml:space="preserve">deletion </w:t>
      </w:r>
      <w:r w:rsidR="004356A0">
        <w:t xml:space="preserve">were </w:t>
      </w:r>
      <w:r w:rsidR="0079791F">
        <w:t>inferred</w:t>
      </w:r>
      <w:r w:rsidR="004356A0">
        <w:t xml:space="preserve"> (Figure_grid.anc.png), sometimes within the same cluster. For example, the repeat represented by cluster 162 has experienced </w:t>
      </w:r>
      <w:r w:rsidR="0079791F">
        <w:t xml:space="preserve">copy number growth </w:t>
      </w:r>
      <w:r w:rsidR="004356A0">
        <w:t xml:space="preserve">in both </w:t>
      </w:r>
      <w:r w:rsidR="004356A0">
        <w:rPr>
          <w:i/>
        </w:rPr>
        <w:t>K. drynarioides</w:t>
      </w:r>
      <w:r w:rsidR="004356A0">
        <w:t xml:space="preserve"> and </w:t>
      </w:r>
      <w:r w:rsidR="004356A0">
        <w:rPr>
          <w:i/>
        </w:rPr>
        <w:t>G. kirkii</w:t>
      </w:r>
      <w:r w:rsidR="004356A0">
        <w:t xml:space="preserve">, with the element attaining much higher copy numbers in </w:t>
      </w:r>
      <w:r w:rsidR="004356A0">
        <w:rPr>
          <w:i/>
        </w:rPr>
        <w:t xml:space="preserve">K. drynarioides </w:t>
      </w:r>
      <w:r w:rsidR="004356A0">
        <w:t xml:space="preserve">(Figure_grid.anc.png). Likewise, both </w:t>
      </w:r>
      <w:r w:rsidR="004356A0">
        <w:rPr>
          <w:i/>
        </w:rPr>
        <w:t>K. drynarioides</w:t>
      </w:r>
      <w:r w:rsidR="004356A0">
        <w:t xml:space="preserve"> and </w:t>
      </w:r>
      <w:r w:rsidR="004356A0">
        <w:rPr>
          <w:i/>
        </w:rPr>
        <w:t>G. kirkii</w:t>
      </w:r>
      <w:r w:rsidR="004356A0">
        <w:t xml:space="preserve"> have experienced reductions in copy number for repeat cluster 5, albeit </w:t>
      </w:r>
      <w:r w:rsidR="0079791F">
        <w:t>to different extents</w:t>
      </w:r>
      <w:r w:rsidR="004356A0">
        <w:t xml:space="preserve">. Finally, a </w:t>
      </w:r>
      <w:r w:rsidR="00562B01">
        <w:t xml:space="preserve">large </w:t>
      </w:r>
      <w:r w:rsidR="004356A0">
        <w:t xml:space="preserve">subset of the repeat clusters </w:t>
      </w:r>
      <w:r w:rsidR="00562B01">
        <w:t xml:space="preserve">(20/22) </w:t>
      </w:r>
      <w:r w:rsidR="004356A0">
        <w:t xml:space="preserve">show gain in one </w:t>
      </w:r>
      <w:r w:rsidR="0079791F">
        <w:t xml:space="preserve">of the two lineages </w:t>
      </w:r>
      <w:r w:rsidR="0081234A">
        <w:t>coupled with concomitant</w:t>
      </w:r>
      <w:r w:rsidR="0079791F">
        <w:t xml:space="preserve"> loss in the other, creating </w:t>
      </w:r>
      <w:r w:rsidR="004356A0">
        <w:t xml:space="preserve">differentially abundant clusters (Figure_grid.anc.png; see cluster 141 for example). </w:t>
      </w:r>
      <w:r w:rsidR="0079791F">
        <w:t xml:space="preserve">These data implicate a recurring pattern of differential proliferation and </w:t>
      </w:r>
      <w:r w:rsidR="0081234A">
        <w:t>removal</w:t>
      </w:r>
      <w:r w:rsidR="0079791F">
        <w:t xml:space="preserve"> of multiple different repetitive element families (mostly retrotransposons)</w:t>
      </w:r>
      <w:r w:rsidR="00E051EB">
        <w:t>.</w:t>
      </w:r>
      <w:r w:rsidR="00EA6B78">
        <w:t xml:space="preserve"> </w:t>
      </w:r>
      <w:r w:rsidR="0079791F">
        <w:t xml:space="preserve">Congruent </w:t>
      </w:r>
      <w:r w:rsidR="00EA6B78">
        <w:t xml:space="preserve">with their </w:t>
      </w:r>
      <w:r w:rsidR="0079791F">
        <w:t xml:space="preserve">equivalent </w:t>
      </w:r>
      <w:r w:rsidR="00EA6B78">
        <w:t xml:space="preserve">genome sizes, no </w:t>
      </w:r>
      <w:r w:rsidR="004D6D7A">
        <w:t xml:space="preserve">lineage </w:t>
      </w:r>
      <w:r w:rsidR="00EA6B78">
        <w:t xml:space="preserve">bias </w:t>
      </w:r>
      <w:r w:rsidR="004D6D7A">
        <w:t xml:space="preserve">was observed for </w:t>
      </w:r>
      <w:r w:rsidR="0079791F">
        <w:t xml:space="preserve">amplification </w:t>
      </w:r>
      <w:r w:rsidR="00EA6B78">
        <w:t xml:space="preserve">versus </w:t>
      </w:r>
      <w:r w:rsidR="004D6D7A">
        <w:t xml:space="preserve">contraction </w:t>
      </w:r>
      <w:r w:rsidR="00EA6B78">
        <w:t>(Figure_grid.anc.png).</w:t>
      </w:r>
    </w:p>
    <w:p w14:paraId="045F7F1A" w14:textId="77777777" w:rsidR="00113233" w:rsidRPr="004356A0" w:rsidRDefault="00113233" w:rsidP="0008561B"/>
    <w:p w14:paraId="53A40D68" w14:textId="48BC2A85" w:rsidR="00D14976" w:rsidRDefault="00160854" w:rsidP="00160854">
      <w:r>
        <w:rPr>
          <w:i/>
        </w:rPr>
        <w:t xml:space="preserve">Patterns of insertion and deletion in </w:t>
      </w:r>
      <w:r>
        <w:t xml:space="preserve">Kokia drynarioides </w:t>
      </w:r>
      <w:r>
        <w:rPr>
          <w:i/>
        </w:rPr>
        <w:t>and</w:t>
      </w:r>
      <w:r>
        <w:t xml:space="preserve"> Gossypioides kirkii</w:t>
      </w:r>
    </w:p>
    <w:p w14:paraId="05B7166A" w14:textId="0E06859D" w:rsidR="00BA2CAA" w:rsidRPr="00412C2F" w:rsidRDefault="00BA2CAA" w:rsidP="00A06560">
      <w:r>
        <w:lastRenderedPageBreak/>
        <w:t xml:space="preserve">To explore </w:t>
      </w:r>
      <w:r w:rsidR="00131E8C">
        <w:t xml:space="preserve">further </w:t>
      </w:r>
      <w:r>
        <w:t xml:space="preserve">sequence gain and loss in these two genera, </w:t>
      </w:r>
      <w:r w:rsidR="00131E8C">
        <w:t xml:space="preserve">we </w:t>
      </w:r>
      <w:r>
        <w:t xml:space="preserve">polarized indels (as predicted by </w:t>
      </w:r>
      <w:r w:rsidR="0091634B">
        <w:t>GATK</w:t>
      </w:r>
      <w:r>
        <w:t xml:space="preserve">; see methods) for both </w:t>
      </w:r>
      <w:r w:rsidRPr="00BA2CAA">
        <w:rPr>
          <w:i/>
        </w:rPr>
        <w:t>K</w:t>
      </w:r>
      <w:r>
        <w:rPr>
          <w:i/>
        </w:rPr>
        <w:t>.</w:t>
      </w:r>
      <w:r w:rsidRPr="00BA2CAA">
        <w:rPr>
          <w:i/>
        </w:rPr>
        <w:t xml:space="preserve"> drynarioides</w:t>
      </w:r>
      <w:r>
        <w:t xml:space="preserve"> </w:t>
      </w:r>
      <w:r w:rsidRPr="00BA2CAA">
        <w:t>and</w:t>
      </w:r>
      <w:r>
        <w:t xml:space="preserve"> </w:t>
      </w:r>
      <w:r w:rsidRPr="00BA2CAA">
        <w:rPr>
          <w:i/>
        </w:rPr>
        <w:t>G</w:t>
      </w:r>
      <w:r>
        <w:rPr>
          <w:i/>
        </w:rPr>
        <w:t>.</w:t>
      </w:r>
      <w:r w:rsidRPr="00BA2CAA">
        <w:rPr>
          <w:i/>
        </w:rPr>
        <w:t xml:space="preserve"> kirkii</w:t>
      </w:r>
      <w:r>
        <w:t xml:space="preserve"> using the </w:t>
      </w:r>
      <w:r>
        <w:rPr>
          <w:i/>
        </w:rPr>
        <w:t>G. raimondii</w:t>
      </w:r>
      <w:r>
        <w:t xml:space="preserve"> genome to represent the ancestral state. A gain or loss was </w:t>
      </w:r>
      <w:r w:rsidR="00131E8C">
        <w:t xml:space="preserve">inferred </w:t>
      </w:r>
      <w:r>
        <w:t xml:space="preserve">when the one taxon shared the reference state with </w:t>
      </w:r>
      <w:r>
        <w:rPr>
          <w:i/>
        </w:rPr>
        <w:t>G. raimondii</w:t>
      </w:r>
      <w:r>
        <w:t xml:space="preserve"> and the other had </w:t>
      </w:r>
      <w:r w:rsidR="00131E8C">
        <w:t>an apparent insertion or deletion</w:t>
      </w:r>
      <w:r>
        <w:t>.</w:t>
      </w:r>
      <w:r w:rsidR="003D448E">
        <w:t xml:space="preserve"> </w:t>
      </w:r>
      <w:r w:rsidR="00A06560">
        <w:rPr>
          <w:i/>
        </w:rPr>
        <w:t>K</w:t>
      </w:r>
      <w:r w:rsidR="00131E8C">
        <w:rPr>
          <w:i/>
        </w:rPr>
        <w:t>okia</w:t>
      </w:r>
      <w:r w:rsidR="00A06560">
        <w:rPr>
          <w:i/>
        </w:rPr>
        <w:t xml:space="preserve"> drynarioides</w:t>
      </w:r>
      <w:r w:rsidR="00A06560">
        <w:t xml:space="preserve"> exhibited a greater number of both insertions and deletions; that is, of the 490,591 indels that passed our </w:t>
      </w:r>
      <w:r w:rsidR="00131E8C">
        <w:t xml:space="preserve">filtering </w:t>
      </w:r>
      <w:r w:rsidR="00A06560">
        <w:t>criteria</w:t>
      </w:r>
      <w:r w:rsidR="006F164D">
        <w:t>,</w:t>
      </w:r>
      <w:r w:rsidR="00A06560">
        <w:t xml:space="preserve"> 130,177 </w:t>
      </w:r>
      <w:r w:rsidR="006F164D">
        <w:t xml:space="preserve">were </w:t>
      </w:r>
      <w:r w:rsidR="00A06560">
        <w:t xml:space="preserve">insertions in </w:t>
      </w:r>
      <w:r w:rsidR="00A06560">
        <w:rPr>
          <w:i/>
        </w:rPr>
        <w:t>K. drynarioides</w:t>
      </w:r>
      <w:r w:rsidR="006F164D">
        <w:t xml:space="preserve"> and </w:t>
      </w:r>
      <w:r w:rsidR="006F164D" w:rsidRPr="00A06560">
        <w:t>159</w:t>
      </w:r>
      <w:r w:rsidR="006F164D">
        <w:t>,</w:t>
      </w:r>
      <w:r w:rsidR="006F164D" w:rsidRPr="00A06560">
        <w:t>222</w:t>
      </w:r>
      <w:r w:rsidR="006F164D">
        <w:t xml:space="preserve"> were deletions, whereas</w:t>
      </w:r>
      <w:r w:rsidR="006F164D" w:rsidRPr="006F164D">
        <w:rPr>
          <w:i/>
        </w:rPr>
        <w:t xml:space="preserve"> </w:t>
      </w:r>
      <w:r w:rsidR="006F164D" w:rsidRPr="00A06560">
        <w:rPr>
          <w:i/>
        </w:rPr>
        <w:t>G. kirkii</w:t>
      </w:r>
      <w:r w:rsidR="006F164D">
        <w:rPr>
          <w:i/>
        </w:rPr>
        <w:t xml:space="preserve"> </w:t>
      </w:r>
      <w:r w:rsidR="006F164D">
        <w:t>had a total of</w:t>
      </w:r>
      <w:r w:rsidR="00A06560">
        <w:t xml:space="preserve"> </w:t>
      </w:r>
      <w:r w:rsidR="00A06560" w:rsidRPr="00A06560">
        <w:t>87</w:t>
      </w:r>
      <w:r w:rsidR="00A06560">
        <w:t>,</w:t>
      </w:r>
      <w:r w:rsidR="00A06560" w:rsidRPr="00A06560">
        <w:t>951</w:t>
      </w:r>
      <w:r w:rsidR="00A06560">
        <w:t xml:space="preserve"> insertions and </w:t>
      </w:r>
      <w:r w:rsidR="00A06560" w:rsidRPr="00A06560">
        <w:t>113</w:t>
      </w:r>
      <w:r w:rsidR="00A06560">
        <w:t>,</w:t>
      </w:r>
      <w:r w:rsidR="00A06560" w:rsidRPr="00A06560">
        <w:t>241</w:t>
      </w:r>
      <w:r w:rsidR="00A06560">
        <w:t xml:space="preserve"> deletions.</w:t>
      </w:r>
      <w:r w:rsidR="00412C2F">
        <w:t xml:space="preserve"> The distribution of insertion and deletion sizes was biased (for both) towards very small (&lt;10nt) indels; however, </w:t>
      </w:r>
      <w:r w:rsidR="004B04FD">
        <w:t>when</w:t>
      </w:r>
      <w:r w:rsidR="00412C2F">
        <w:t xml:space="preserve"> considering the global pattern, insertions in </w:t>
      </w:r>
      <w:r w:rsidR="00412C2F" w:rsidRPr="00412C2F">
        <w:rPr>
          <w:i/>
        </w:rPr>
        <w:t>K. drynarioides</w:t>
      </w:r>
      <w:r w:rsidR="00412C2F">
        <w:t xml:space="preserve"> tended to be longer than in </w:t>
      </w:r>
      <w:r w:rsidR="00412C2F">
        <w:rPr>
          <w:i/>
        </w:rPr>
        <w:t>G. kirkii</w:t>
      </w:r>
      <w:r w:rsidR="00412C2F">
        <w:t xml:space="preserve">, whereas </w:t>
      </w:r>
      <w:r w:rsidR="00412C2F" w:rsidRPr="00412C2F">
        <w:rPr>
          <w:i/>
        </w:rPr>
        <w:t>G. kirkii</w:t>
      </w:r>
      <w:r w:rsidR="00412C2F">
        <w:t xml:space="preserve"> had a greater number of smaller insertions (Figure_indels.png). For deletions, </w:t>
      </w:r>
      <w:r w:rsidR="00412C2F">
        <w:rPr>
          <w:i/>
        </w:rPr>
        <w:t>K. drynarioides</w:t>
      </w:r>
      <w:r w:rsidR="00412C2F">
        <w:t xml:space="preserve"> and </w:t>
      </w:r>
      <w:r w:rsidR="00412C2F">
        <w:rPr>
          <w:i/>
        </w:rPr>
        <w:t>G. kirkii</w:t>
      </w:r>
      <w:r w:rsidR="00412C2F">
        <w:t xml:space="preserve"> were largely similar in the number of smaller deletions; however, </w:t>
      </w:r>
      <w:r w:rsidR="00412C2F">
        <w:rPr>
          <w:i/>
        </w:rPr>
        <w:t>K. drynarioides</w:t>
      </w:r>
      <w:r w:rsidR="00412C2F">
        <w:t xml:space="preserve"> exhibited more deletions</w:t>
      </w:r>
      <w:r w:rsidR="0091634B">
        <w:t xml:space="preserve"> as the </w:t>
      </w:r>
      <w:r w:rsidR="004B04FD">
        <w:t>size increase</w:t>
      </w:r>
      <w:r w:rsidR="0091634B">
        <w:t>d</w:t>
      </w:r>
      <w:r w:rsidR="004B04FD">
        <w:t>.</w:t>
      </w:r>
      <w:r w:rsidR="00412C2F">
        <w:t xml:space="preserve"> The </w:t>
      </w:r>
      <w:r w:rsidR="00A205DD">
        <w:t>overall</w:t>
      </w:r>
      <w:r w:rsidR="00412C2F">
        <w:t xml:space="preserve"> consequence of these differences in indel evolution resulted in a net gain of </w:t>
      </w:r>
      <w:commentRangeStart w:id="22"/>
      <w:r w:rsidR="00412C2F">
        <w:t>68.6</w:t>
      </w:r>
      <w:r w:rsidR="004B04FD">
        <w:t xml:space="preserve"> </w:t>
      </w:r>
      <w:r w:rsidR="00412C2F">
        <w:t xml:space="preserve">kb for </w:t>
      </w:r>
      <w:r w:rsidR="00412C2F">
        <w:rPr>
          <w:i/>
        </w:rPr>
        <w:t>K. drynarioides</w:t>
      </w:r>
      <w:r w:rsidR="00412C2F">
        <w:t xml:space="preserve"> and a net loss of 113.2 kb in </w:t>
      </w:r>
      <w:r w:rsidR="00412C2F">
        <w:rPr>
          <w:i/>
        </w:rPr>
        <w:t>G. kirkii</w:t>
      </w:r>
      <w:r w:rsidR="00412C2F">
        <w:t>, a total genome size difference of ~181.8</w:t>
      </w:r>
      <w:r w:rsidR="004B04FD">
        <w:t xml:space="preserve"> </w:t>
      </w:r>
      <w:r w:rsidR="00412C2F">
        <w:t>kb</w:t>
      </w:r>
      <w:commentRangeEnd w:id="22"/>
      <w:r w:rsidR="00F625FA">
        <w:t xml:space="preserve"> (0.03% of genome size)</w:t>
      </w:r>
      <w:r w:rsidR="00131E8C">
        <w:rPr>
          <w:rStyle w:val="CommentReference"/>
        </w:rPr>
        <w:commentReference w:id="22"/>
      </w:r>
      <w:r w:rsidR="00412C2F">
        <w:t xml:space="preserve">. </w:t>
      </w:r>
      <w:r w:rsidR="00B32909">
        <w:t>The distribution of insertions and deletions across each chromosome was roughly even for both taxa, with up to a two-fold difference in indel number across chromosomes</w:t>
      </w:r>
      <w:r w:rsidR="00772F9D">
        <w:t xml:space="preserve"> </w:t>
      </w:r>
      <w:commentRangeStart w:id="23"/>
      <w:commentRangeStart w:id="24"/>
      <w:r w:rsidR="00772F9D">
        <w:t>(Figure_circos.png)</w:t>
      </w:r>
      <w:r w:rsidR="00B32909">
        <w:t>.</w:t>
      </w:r>
      <w:commentRangeEnd w:id="23"/>
      <w:r w:rsidR="00B05268">
        <w:rPr>
          <w:rStyle w:val="CommentReference"/>
        </w:rPr>
        <w:commentReference w:id="23"/>
      </w:r>
      <w:commentRangeEnd w:id="24"/>
      <w:r w:rsidR="00F625FA">
        <w:rPr>
          <w:rStyle w:val="CommentReference"/>
        </w:rPr>
        <w:commentReference w:id="24"/>
      </w:r>
    </w:p>
    <w:p w14:paraId="6008B986" w14:textId="10ED0D79" w:rsidR="009B49B6" w:rsidRDefault="009B49B6" w:rsidP="001E096A"/>
    <w:p w14:paraId="633CFAD7" w14:textId="2AB9B359" w:rsidR="002B7AAF" w:rsidRDefault="002B7AAF" w:rsidP="001E096A">
      <w:pPr>
        <w:rPr>
          <w:b/>
        </w:rPr>
      </w:pPr>
      <w:commentRangeStart w:id="25"/>
      <w:r w:rsidRPr="00EA4D66">
        <w:rPr>
          <w:b/>
        </w:rPr>
        <w:t>Discussion</w:t>
      </w:r>
      <w:commentRangeEnd w:id="25"/>
      <w:r w:rsidR="005457BE">
        <w:rPr>
          <w:rStyle w:val="CommentReference"/>
        </w:rPr>
        <w:commentReference w:id="25"/>
      </w:r>
    </w:p>
    <w:p w14:paraId="0F2EAB94" w14:textId="43E50883" w:rsidR="00EB0E31" w:rsidRPr="00457C7C" w:rsidRDefault="00E27797" w:rsidP="001E096A">
      <w:r>
        <w:t>Divergence</w:t>
      </w:r>
      <w:r w:rsidR="001F1375">
        <w:t xml:space="preserve"> </w:t>
      </w:r>
      <w:r>
        <w:t xml:space="preserve">and speciation </w:t>
      </w:r>
      <w:r w:rsidR="006654CA">
        <w:t>are</w:t>
      </w:r>
      <w:r w:rsidR="001F1375">
        <w:t xml:space="preserve"> expected outcome</w:t>
      </w:r>
      <w:r w:rsidR="006654CA">
        <w:t>s</w:t>
      </w:r>
      <w:r w:rsidR="001F1375">
        <w:t xml:space="preserve"> of long-distance insular </w:t>
      </w:r>
      <w:r>
        <w:t>dispersal</w:t>
      </w:r>
      <w:r w:rsidR="006654CA">
        <w:t>,</w:t>
      </w:r>
      <w:r>
        <w:t xml:space="preserve"> whose conceptual foundations are rooted in the observations of Darwin and other early evolutionary biologists.</w:t>
      </w:r>
      <w:r w:rsidR="007314BA">
        <w:t xml:space="preserve"> The tribe </w:t>
      </w:r>
      <w:r w:rsidR="007314BA">
        <w:rPr>
          <w:i/>
        </w:rPr>
        <w:t>Gossypieae</w:t>
      </w:r>
      <w:r w:rsidR="007314BA">
        <w:t xml:space="preserve"> is characterized by such dispersals</w:t>
      </w:r>
      <w:r w:rsidR="006654CA">
        <w:t>, ultimately</w:t>
      </w:r>
      <w:r w:rsidR="007314BA">
        <w:t xml:space="preserve"> achiev</w:t>
      </w:r>
      <w:r w:rsidR="006654CA">
        <w:t>ing</w:t>
      </w:r>
      <w:r w:rsidR="007314BA">
        <w:t xml:space="preserve"> </w:t>
      </w:r>
      <w:r w:rsidR="006654CA">
        <w:t>worldwide</w:t>
      </w:r>
      <w:r w:rsidR="007314BA">
        <w:t xml:space="preserve"> distribution on all tropical and subtropical-inclusive continents. Most </w:t>
      </w:r>
      <w:r w:rsidR="007314BA">
        <w:rPr>
          <w:i/>
        </w:rPr>
        <w:t>Gossypieae</w:t>
      </w:r>
      <w:r w:rsidR="007314BA">
        <w:t xml:space="preserve"> genera, save for the eponymous </w:t>
      </w:r>
      <w:r w:rsidR="007314BA">
        <w:rPr>
          <w:i/>
        </w:rPr>
        <w:t>Gossypium</w:t>
      </w:r>
      <w:r w:rsidR="006654CA">
        <w:t xml:space="preserve"> (cotton genus)</w:t>
      </w:r>
      <w:r w:rsidR="007314BA">
        <w:t xml:space="preserve">, have </w:t>
      </w:r>
      <w:r w:rsidR="006654CA">
        <w:t xml:space="preserve">been grossly understudied except as each pertains to the evolution of </w:t>
      </w:r>
      <w:r w:rsidR="006654CA" w:rsidRPr="00EA4D66">
        <w:t>cotton</w:t>
      </w:r>
      <w:r w:rsidR="006654CA">
        <w:t xml:space="preserve">. Here we present </w:t>
      </w:r>
      <w:r w:rsidR="00BE6E3C">
        <w:t xml:space="preserve">a preliminary comparative analysis </w:t>
      </w:r>
      <w:r w:rsidR="006654CA">
        <w:t xml:space="preserve">for the outgroup </w:t>
      </w:r>
      <w:r w:rsidR="00BA2CAA">
        <w:t>genera</w:t>
      </w:r>
      <w:r w:rsidR="006654CA">
        <w:t xml:space="preserve"> to </w:t>
      </w:r>
      <w:r w:rsidR="006654CA">
        <w:rPr>
          <w:i/>
        </w:rPr>
        <w:t>Gossypium</w:t>
      </w:r>
      <w:r w:rsidR="006654CA">
        <w:t xml:space="preserve">, </w:t>
      </w:r>
      <w:r w:rsidR="001A3EAE">
        <w:t>which together provide insight into the interesting biogeographic history of these genera and their equivocality as outgroups in studying the evolution of the cotton genus.</w:t>
      </w:r>
    </w:p>
    <w:p w14:paraId="0D9ABE16" w14:textId="57315694" w:rsidR="00053C17" w:rsidRDefault="00796ACC" w:rsidP="00E32093">
      <w:r>
        <w:t xml:space="preserve">Interest in the sister genera of </w:t>
      </w:r>
      <w:r>
        <w:rPr>
          <w:i/>
        </w:rPr>
        <w:t>Kokia</w:t>
      </w:r>
      <w:r>
        <w:t xml:space="preserve"> and </w:t>
      </w:r>
      <w:r>
        <w:rPr>
          <w:i/>
        </w:rPr>
        <w:t>Gossypioides</w:t>
      </w:r>
      <w:r>
        <w:t xml:space="preserve"> stems largely from their close evolutionary relationship to the cotton genus (although </w:t>
      </w:r>
      <w:r>
        <w:rPr>
          <w:i/>
        </w:rPr>
        <w:t>Kokia</w:t>
      </w:r>
      <w:r>
        <w:t xml:space="preserve"> is an important member of Hawaiian forest communities; see introduction). </w:t>
      </w:r>
      <w:r w:rsidR="00E32093">
        <w:t xml:space="preserve">Initial </w:t>
      </w:r>
      <w:r>
        <w:t>divergence</w:t>
      </w:r>
      <w:r w:rsidR="00E32093">
        <w:t xml:space="preserve"> estimates placed the most recent common ancestor of </w:t>
      </w:r>
      <w:r w:rsidR="00E32093" w:rsidRPr="00860B13">
        <w:rPr>
          <w:i/>
        </w:rPr>
        <w:t>Gossypium</w:t>
      </w:r>
      <w:r w:rsidR="00E32093">
        <w:t xml:space="preserve"> </w:t>
      </w:r>
      <w:r>
        <w:t xml:space="preserve">and </w:t>
      </w:r>
      <w:r w:rsidR="00E32093" w:rsidRPr="00860B13">
        <w:rPr>
          <w:i/>
        </w:rPr>
        <w:t>Gossypioides</w:t>
      </w:r>
      <w:r>
        <w:t>/</w:t>
      </w:r>
      <w:r w:rsidR="00E32093" w:rsidRPr="00860B13">
        <w:rPr>
          <w:i/>
        </w:rPr>
        <w:t>Kokia</w:t>
      </w:r>
      <w:r w:rsidR="00E32093">
        <w:t xml:space="preserve"> at approximately 10-15 </w:t>
      </w:r>
      <w:r>
        <w:t>million years before present (MYBP)</w:t>
      </w:r>
      <w:r w:rsidR="00E32093">
        <w:t xml:space="preserve">, and </w:t>
      </w:r>
      <w:r>
        <w:t xml:space="preserve">the </w:t>
      </w:r>
      <w:r w:rsidR="00E32093" w:rsidRPr="00860B13">
        <w:rPr>
          <w:i/>
        </w:rPr>
        <w:t>Kokia</w:t>
      </w:r>
      <w:r w:rsidR="00E32093">
        <w:t xml:space="preserve"> </w:t>
      </w:r>
      <w:r>
        <w:t xml:space="preserve">versus </w:t>
      </w:r>
      <w:r w:rsidR="00E32093" w:rsidRPr="00860B13">
        <w:rPr>
          <w:i/>
        </w:rPr>
        <w:t>Gossypioides</w:t>
      </w:r>
      <w:r w:rsidR="00E32093">
        <w:t xml:space="preserve"> </w:t>
      </w:r>
      <w:r>
        <w:t xml:space="preserve">split </w:t>
      </w:r>
      <w:r w:rsidR="00E32093">
        <w:t xml:space="preserve">in the Pliocene </w:t>
      </w:r>
      <w:r w:rsidR="00053C17">
        <w:t xml:space="preserve">at </w:t>
      </w:r>
      <w:r w:rsidR="00E32093">
        <w:t>approximately 3</w:t>
      </w:r>
      <w:r>
        <w:t>-5</w:t>
      </w:r>
      <w:r w:rsidR="00E32093">
        <w:t xml:space="preserve"> MYA</w:t>
      </w:r>
      <w:r w:rsidR="00E32093">
        <w:fldChar w:fldCharType="begin" w:fldLock="1"/>
      </w:r>
      <w:r w:rsidR="00E32093">
        <w:instrText>ADDIN CSL_CITATION { "citationItems" : [ { "id" : "ITEM-1", "itemData" : { "author" : [ { "dropping-particle" : "", "family" : "Seelanan", "given" : "Tosak", "non-dropping-particle" : "", "parse-names" : false, "suffix" : "" }, { "dropping-particle" : "", "family" : "Schnabel", "given" : "Andrew", "non-dropping-particle" : "", "parse-names" : false, "suffix" : "" }, { "dropping-particle" : "", "family" : "Wendel", "given" : "Jonathan F.", "non-dropping-particle" : "", "parse-names" : false, "suffix" : "" } ], "container-title" : "American Society of Plant Taxonimists", "id" : "ITEM-1", "issue" : "2", "issued" : { "date-parts" : [ [ "1997" ] ] }, "page" : "259-290", "publisher" : "American Society of Plant Taxonimists", "title" : "Congruence and Consensus in the Cotton Tribe (Malvaceae)", "type" : "article-journal", "volume" : "22" }, "uris" : [ "http://www.mendeley.com/documents/?uuid=6c98e234-9da0-4f2d-b1e3-c53b98348f4c" ] } ], "mendeley" : { "formattedCitation" : "&lt;sup&gt;2&lt;/sup&gt;", "plainTextFormattedCitation" : "2" }, "properties" : { "noteIndex" : 0 }, "schema" : "https://github.com/citation-style-language/schema/raw/master/csl-citation.json" }</w:instrText>
      </w:r>
      <w:r w:rsidR="00E32093">
        <w:fldChar w:fldCharType="separate"/>
      </w:r>
      <w:r w:rsidR="00E32093" w:rsidRPr="009C622D">
        <w:rPr>
          <w:noProof/>
          <w:vertAlign w:val="superscript"/>
        </w:rPr>
        <w:t>2</w:t>
      </w:r>
      <w:r w:rsidR="00E32093">
        <w:fldChar w:fldCharType="end"/>
      </w:r>
      <w:r>
        <w:t xml:space="preserve"> (citation, citation)</w:t>
      </w:r>
      <w:r w:rsidR="00E32093">
        <w:t xml:space="preserve">. </w:t>
      </w:r>
      <w:r w:rsidR="00053C17">
        <w:t>These initial estimates used 12 loci (11 nuclear) to provide the foundation for cotton evolutionary research over the past several decades; however, the ability to address equivalence in evolutionary rates between the two has been lacking until recently.</w:t>
      </w:r>
    </w:p>
    <w:p w14:paraId="22A7510F" w14:textId="6707466B" w:rsidR="00E32093" w:rsidRDefault="00053C17" w:rsidP="00E32093">
      <w:r>
        <w:t xml:space="preserve">Here we present </w:t>
      </w:r>
      <w:r w:rsidR="007D17C2">
        <w:t>a robust, fossil-calibrated estimate for the synonymous substitution rate (3.91x10</w:t>
      </w:r>
      <w:r w:rsidR="007D17C2" w:rsidRPr="007D17C2">
        <w:rPr>
          <w:vertAlign w:val="superscript"/>
        </w:rPr>
        <w:t>-9</w:t>
      </w:r>
      <w:r w:rsidR="007D17C2">
        <w:t xml:space="preserve">) within Malvaceae using </w:t>
      </w:r>
      <w:r w:rsidR="007D17C2">
        <w:t>13,643</w:t>
      </w:r>
      <w:r w:rsidR="007D17C2">
        <w:t xml:space="preserve"> single copy orthologs between </w:t>
      </w:r>
      <w:r w:rsidR="007D17C2" w:rsidRPr="007D17C2">
        <w:rPr>
          <w:i/>
        </w:rPr>
        <w:t xml:space="preserve">G. raimondii </w:t>
      </w:r>
      <w:r w:rsidR="007D17C2" w:rsidRPr="007D17C2">
        <w:t>and</w:t>
      </w:r>
      <w:r w:rsidR="007D17C2" w:rsidRPr="007D17C2">
        <w:rPr>
          <w:i/>
        </w:rPr>
        <w:t xml:space="preserve"> T. cacao</w:t>
      </w:r>
      <w:r w:rsidR="007D17C2">
        <w:t xml:space="preserve">. We use this estimate, along with </w:t>
      </w:r>
      <w:r w:rsidR="00E32093">
        <w:t xml:space="preserve">12,175 nuclear genes </w:t>
      </w:r>
      <w:r w:rsidR="007D17C2">
        <w:t xml:space="preserve">within three members of </w:t>
      </w:r>
      <w:r w:rsidR="007D17C2" w:rsidRPr="007D17C2">
        <w:rPr>
          <w:i/>
        </w:rPr>
        <w:t>Gossypieae</w:t>
      </w:r>
      <w:r w:rsidR="007D17C2">
        <w:t xml:space="preserve">, </w:t>
      </w:r>
      <w:r>
        <w:t xml:space="preserve">to confirm </w:t>
      </w:r>
      <w:r w:rsidR="00E32093">
        <w:t xml:space="preserve">that the synonymous substitution rate is roughly </w:t>
      </w:r>
      <w:r>
        <w:t>equivalent</w:t>
      </w:r>
      <w:r w:rsidR="00E32093">
        <w:t xml:space="preserve"> between </w:t>
      </w:r>
      <w:r w:rsidR="00E32093" w:rsidRPr="00E32093">
        <w:rPr>
          <w:i/>
        </w:rPr>
        <w:t xml:space="preserve">G. raimondii </w:t>
      </w:r>
      <w:r w:rsidR="00E32093">
        <w:t xml:space="preserve">and either </w:t>
      </w:r>
      <w:r w:rsidR="00E32093" w:rsidRPr="00E32093">
        <w:rPr>
          <w:i/>
        </w:rPr>
        <w:t>G. kirkii</w:t>
      </w:r>
      <w:r w:rsidR="00E32093">
        <w:t xml:space="preserve"> or </w:t>
      </w:r>
      <w:r w:rsidR="00E32093" w:rsidRPr="00E32093">
        <w:rPr>
          <w:i/>
        </w:rPr>
        <w:t>K. drynarioides</w:t>
      </w:r>
      <w:r w:rsidR="00E32093">
        <w:t>, suggesting that</w:t>
      </w:r>
      <w:r w:rsidR="000E50F2">
        <w:t xml:space="preserve">, despite their disjunct geographic distribution and the known significant founder effect on the Hawaiian </w:t>
      </w:r>
      <w:r w:rsidR="000E50F2">
        <w:rPr>
          <w:i/>
        </w:rPr>
        <w:t>Kokia</w:t>
      </w:r>
      <w:r w:rsidR="000E50F2">
        <w:t xml:space="preserve"> species,</w:t>
      </w:r>
      <w:r w:rsidR="00E32093">
        <w:t xml:space="preserve"> either </w:t>
      </w:r>
      <w:r>
        <w:t xml:space="preserve">(1) </w:t>
      </w:r>
      <w:r w:rsidR="00E32093">
        <w:t xml:space="preserve">there are no large differences in generation time </w:t>
      </w:r>
      <w:r w:rsidR="0011463B">
        <w:t>and/</w:t>
      </w:r>
      <w:r w:rsidR="00E32093">
        <w:t xml:space="preserve">or mutation rate per generation between </w:t>
      </w:r>
      <w:r w:rsidR="00E32093" w:rsidRPr="00860B13">
        <w:rPr>
          <w:i/>
        </w:rPr>
        <w:t>G. kirkii</w:t>
      </w:r>
      <w:r w:rsidR="00E32093">
        <w:t xml:space="preserve"> and </w:t>
      </w:r>
      <w:r w:rsidR="00E32093" w:rsidRPr="00860B13">
        <w:rPr>
          <w:i/>
        </w:rPr>
        <w:t>K. drynarioides</w:t>
      </w:r>
      <w:r w:rsidR="00E32093">
        <w:t xml:space="preserve">, or </w:t>
      </w:r>
      <w:r w:rsidR="00A00C45">
        <w:t xml:space="preserve">(2) </w:t>
      </w:r>
      <w:r w:rsidR="00E32093">
        <w:t xml:space="preserve">that </w:t>
      </w:r>
      <w:r w:rsidR="00A00C45">
        <w:t xml:space="preserve">any </w:t>
      </w:r>
      <w:r w:rsidR="00E32093">
        <w:t>differences are reciprocal in their effect on the synonymous substitution rate</w:t>
      </w:r>
      <w:r w:rsidR="00A00C45">
        <w:t>. In contrast to</w:t>
      </w:r>
      <w:r w:rsidR="00E32093">
        <w:t xml:space="preserve"> previous analyses</w:t>
      </w:r>
      <w:r w:rsidR="0011463B">
        <w:t>, however,</w:t>
      </w:r>
      <w:r w:rsidR="000E50F2">
        <w:t xml:space="preserve"> </w:t>
      </w:r>
      <w:r w:rsidR="00A00C45">
        <w:t xml:space="preserve">which estimated </w:t>
      </w:r>
      <w:r w:rsidR="000E50F2">
        <w:t xml:space="preserve">an approximately four-fold difference in divergence time between </w:t>
      </w:r>
      <w:r w:rsidR="00A00C45" w:rsidRPr="00860B13">
        <w:rPr>
          <w:i/>
        </w:rPr>
        <w:lastRenderedPageBreak/>
        <w:t>Gossypium</w:t>
      </w:r>
      <w:r w:rsidR="00A00C45">
        <w:t xml:space="preserve"> </w:t>
      </w:r>
      <w:r w:rsidR="000E50F2">
        <w:t xml:space="preserve">and </w:t>
      </w:r>
      <w:r w:rsidR="00A00C45" w:rsidRPr="00860B13">
        <w:rPr>
          <w:i/>
        </w:rPr>
        <w:t>Gossypioides</w:t>
      </w:r>
      <w:r w:rsidR="00A00C45">
        <w:t>/</w:t>
      </w:r>
      <w:r w:rsidR="00A00C45" w:rsidRPr="00860B13">
        <w:rPr>
          <w:i/>
        </w:rPr>
        <w:t>Kokia,</w:t>
      </w:r>
      <w:r w:rsidR="00A00C45">
        <w:t xml:space="preserve"> </w:t>
      </w:r>
      <w:r w:rsidR="00E32093">
        <w:t xml:space="preserve">we estimate </w:t>
      </w:r>
      <w:r w:rsidR="000E50F2">
        <w:t xml:space="preserve">only a two-fold difference; that is, </w:t>
      </w:r>
      <w:r w:rsidR="0011463B">
        <w:t xml:space="preserve">the divergence of </w:t>
      </w:r>
      <w:r w:rsidR="0011463B">
        <w:rPr>
          <w:i/>
        </w:rPr>
        <w:t xml:space="preserve">Gossypium </w:t>
      </w:r>
      <w:r w:rsidR="0011463B">
        <w:t xml:space="preserve">from the </w:t>
      </w:r>
      <w:r w:rsidR="0011463B" w:rsidRPr="00860B13">
        <w:rPr>
          <w:i/>
        </w:rPr>
        <w:t>Kokia</w:t>
      </w:r>
      <w:r w:rsidR="0011463B">
        <w:t>/</w:t>
      </w:r>
      <w:r w:rsidR="0011463B" w:rsidRPr="00860B13">
        <w:rPr>
          <w:i/>
        </w:rPr>
        <w:t>Gossypioides</w:t>
      </w:r>
      <w:r w:rsidR="0011463B">
        <w:t xml:space="preserve"> ancestor occurred approximately </w:t>
      </w:r>
      <w:r w:rsidR="00E32093">
        <w:t xml:space="preserve">twice as long ago as the divergence of </w:t>
      </w:r>
      <w:r w:rsidR="0011463B">
        <w:t>those two sister genera</w:t>
      </w:r>
      <w:r w:rsidR="00E32093">
        <w:t xml:space="preserve">. </w:t>
      </w:r>
      <w:r w:rsidR="0084403D">
        <w:t xml:space="preserve">Our </w:t>
      </w:r>
      <w:r w:rsidR="00E32093">
        <w:t xml:space="preserve">estimate </w:t>
      </w:r>
      <w:r w:rsidR="0084403D">
        <w:t xml:space="preserve">of </w:t>
      </w:r>
      <w:r w:rsidR="001646A8">
        <w:t>10.29-11.22</w:t>
      </w:r>
      <w:r w:rsidR="00E32093">
        <w:t xml:space="preserve"> MYA between </w:t>
      </w:r>
      <w:r w:rsidR="00E32093" w:rsidRPr="00166A71">
        <w:rPr>
          <w:i/>
        </w:rPr>
        <w:t>G. raimondii</w:t>
      </w:r>
      <w:r w:rsidR="00E32093">
        <w:t xml:space="preserve"> and </w:t>
      </w:r>
      <w:r w:rsidR="00E32093" w:rsidRPr="00166A71">
        <w:rPr>
          <w:i/>
        </w:rPr>
        <w:t>G. kirkii</w:t>
      </w:r>
      <w:r w:rsidR="00E32093">
        <w:t>/</w:t>
      </w:r>
      <w:r w:rsidR="00E32093" w:rsidRPr="00166A71">
        <w:rPr>
          <w:i/>
        </w:rPr>
        <w:t>K. drynarioides</w:t>
      </w:r>
      <w:r w:rsidR="0084403D">
        <w:rPr>
          <w:i/>
        </w:rPr>
        <w:t xml:space="preserve"> </w:t>
      </w:r>
      <w:r w:rsidR="0084403D">
        <w:t xml:space="preserve">is similar to previous estimates; however, our estimate that </w:t>
      </w:r>
      <w:r w:rsidR="00E32093" w:rsidRPr="00166A71">
        <w:rPr>
          <w:i/>
        </w:rPr>
        <w:t>K. drynarioides</w:t>
      </w:r>
      <w:r w:rsidR="00E32093">
        <w:t xml:space="preserve">, </w:t>
      </w:r>
      <w:r w:rsidR="0084403D">
        <w:t xml:space="preserve">the </w:t>
      </w:r>
      <w:r w:rsidR="00E32093">
        <w:t xml:space="preserve">Hawaiian endemic, diverged from </w:t>
      </w:r>
      <w:r w:rsidR="00E32093" w:rsidRPr="00166A71">
        <w:rPr>
          <w:i/>
        </w:rPr>
        <w:t>G. kirkii</w:t>
      </w:r>
      <w:r w:rsidR="00E32093">
        <w:t xml:space="preserve"> approximately </w:t>
      </w:r>
      <w:r w:rsidR="001646A8">
        <w:t xml:space="preserve">5.30 </w:t>
      </w:r>
      <w:r w:rsidR="00E32093">
        <w:t xml:space="preserve">MYA, </w:t>
      </w:r>
      <w:r w:rsidR="0084403D">
        <w:t xml:space="preserve">is not only older than the previous range, but is also </w:t>
      </w:r>
      <w:r w:rsidR="00E32093">
        <w:t>well before the emergence of the Hawaiian Islands</w:t>
      </w:r>
      <w:r w:rsidR="0084403D">
        <w:t xml:space="preserve"> (ca</w:t>
      </w:r>
      <w:r w:rsidR="006C0723">
        <w:t>.</w:t>
      </w:r>
      <w:r w:rsidR="0084403D">
        <w:t xml:space="preserve"> 3 MYA)</w:t>
      </w:r>
      <w:r w:rsidR="00E32093">
        <w:t>. Because a signature trait of the Gossypieae tribe is multiple trans-oceanic dispersals, it is not unreasonable to surmise that</w:t>
      </w:r>
      <w:r w:rsidR="0084403D">
        <w:t xml:space="preserve"> </w:t>
      </w:r>
      <w:r w:rsidR="00E32093">
        <w:t xml:space="preserve">the evolutionary history of </w:t>
      </w:r>
      <w:r w:rsidR="00E32093" w:rsidRPr="00166A71">
        <w:rPr>
          <w:i/>
        </w:rPr>
        <w:t>Kokia</w:t>
      </w:r>
      <w:r w:rsidR="00E32093">
        <w:t xml:space="preserve"> may include multiple trans-oceanic voyages before its arrival in the Hawaiian Islands while undergoing local extinction at any intermediary locales</w:t>
      </w:r>
      <w:r w:rsidR="0084403D">
        <w:t xml:space="preserve"> thereby</w:t>
      </w:r>
      <w:r w:rsidR="00E32093">
        <w:t xml:space="preserve"> restricting its current ecological distribution to Hawaii. </w:t>
      </w:r>
    </w:p>
    <w:p w14:paraId="6C143078" w14:textId="3BEC63E9" w:rsidR="002E5EBD" w:rsidRPr="00860B13" w:rsidRDefault="006667BE" w:rsidP="00EA4D66">
      <w:pPr>
        <w:autoSpaceDE w:val="0"/>
        <w:autoSpaceDN w:val="0"/>
        <w:adjustRightInd w:val="0"/>
        <w:spacing w:after="0" w:line="240" w:lineRule="auto"/>
      </w:pPr>
      <w:r>
        <w:t xml:space="preserve">Regardless of our accuracy with respect to absolute time, it is clear that </w:t>
      </w:r>
      <w:r w:rsidRPr="00860B13">
        <w:t xml:space="preserve">the divergence between </w:t>
      </w:r>
      <w:r w:rsidRPr="00860B13">
        <w:rPr>
          <w:i/>
        </w:rPr>
        <w:t>Gossypium</w:t>
      </w:r>
      <w:r w:rsidRPr="00860B13">
        <w:t xml:space="preserve"> and </w:t>
      </w:r>
      <w:r>
        <w:t>that of</w:t>
      </w:r>
      <w:r w:rsidRPr="00860B13">
        <w:t xml:space="preserve"> </w:t>
      </w:r>
      <w:r w:rsidRPr="00A85677">
        <w:rPr>
          <w:i/>
        </w:rPr>
        <w:t>Kokia</w:t>
      </w:r>
      <w:r w:rsidR="00C6750F">
        <w:t xml:space="preserve"> from </w:t>
      </w:r>
      <w:r w:rsidRPr="00A85677">
        <w:rPr>
          <w:i/>
        </w:rPr>
        <w:t>Gossypioides</w:t>
      </w:r>
      <w:r w:rsidRPr="00860B13">
        <w:t xml:space="preserve"> is closer than previously reported.</w:t>
      </w:r>
      <w:r>
        <w:t xml:space="preserve"> While indicating a longer time of independent evolution for each sister genus, this is of lit</w:t>
      </w:r>
      <w:r w:rsidR="007D17C2">
        <w:t xml:space="preserve">tle consequence in selecting </w:t>
      </w:r>
      <w:proofErr w:type="gramStart"/>
      <w:r w:rsidR="007D17C2">
        <w:t xml:space="preserve">an </w:t>
      </w:r>
      <w:r>
        <w:t>outgroup</w:t>
      </w:r>
      <w:proofErr w:type="gramEnd"/>
      <w:r>
        <w:t xml:space="preserve"> for </w:t>
      </w:r>
      <w:r>
        <w:rPr>
          <w:i/>
        </w:rPr>
        <w:t>Gossypium</w:t>
      </w:r>
      <w:r>
        <w:t xml:space="preserve">. </w:t>
      </w:r>
      <w:r w:rsidR="00C6750F">
        <w:t xml:space="preserve">Furthermore, despite the demographic history of </w:t>
      </w:r>
      <w:r w:rsidR="00C6750F" w:rsidRPr="00860B13">
        <w:rPr>
          <w:i/>
        </w:rPr>
        <w:t>Kokia</w:t>
      </w:r>
      <w:r w:rsidR="00C6750F">
        <w:rPr>
          <w:i/>
        </w:rPr>
        <w:t xml:space="preserve"> </w:t>
      </w:r>
      <w:r w:rsidR="00C6750F">
        <w:t>that would result in the dual pressures of founder-effect and genetic drift</w:t>
      </w:r>
      <w:r w:rsidR="00290B65">
        <w:t xml:space="preserve"> (perhaps in multiple rounds)</w:t>
      </w:r>
      <w:r w:rsidR="00C6750F">
        <w:t xml:space="preserve">, the rate of molecular evolution in these sister genera is surprisingly similar. It bears noting that the demographic history of </w:t>
      </w:r>
      <w:r w:rsidR="00C6750F">
        <w:rPr>
          <w:i/>
        </w:rPr>
        <w:t>Gossypioides</w:t>
      </w:r>
      <w:r w:rsidR="00C6750F">
        <w:t xml:space="preserve"> is unknown, and </w:t>
      </w:r>
      <w:r w:rsidR="00290B65">
        <w:t xml:space="preserve">therefore </w:t>
      </w:r>
      <w:r w:rsidR="00C6750F">
        <w:t xml:space="preserve">may be quite similar or quite different from that of </w:t>
      </w:r>
      <w:r w:rsidR="00C6750F">
        <w:rPr>
          <w:i/>
        </w:rPr>
        <w:t>Kokia</w:t>
      </w:r>
      <w:r w:rsidR="00C6750F">
        <w:t xml:space="preserve">; regardless, </w:t>
      </w:r>
      <w:r w:rsidR="00290B65">
        <w:t>these species remain similar in their genic complement despite pressures from demography.</w:t>
      </w:r>
    </w:p>
    <w:p w14:paraId="6CADCFE0" w14:textId="77777777" w:rsidR="006667BE" w:rsidRDefault="006667BE" w:rsidP="00EA4D66">
      <w:pPr>
        <w:autoSpaceDE w:val="0"/>
        <w:autoSpaceDN w:val="0"/>
        <w:adjustRightInd w:val="0"/>
        <w:spacing w:after="0" w:line="240" w:lineRule="auto"/>
        <w:rPr>
          <w:rFonts w:ascii="JansonTextMacron-Regular" w:hAnsi="JansonTextMacron-Regular" w:cs="JansonTextMacron-Regular"/>
          <w:sz w:val="20"/>
          <w:szCs w:val="20"/>
        </w:rPr>
      </w:pPr>
    </w:p>
    <w:p w14:paraId="259C102B" w14:textId="3E4F0EDC" w:rsidR="007631BC" w:rsidRDefault="00EE1F66" w:rsidP="00EA4D66">
      <w:pPr>
        <w:autoSpaceDE w:val="0"/>
        <w:autoSpaceDN w:val="0"/>
        <w:adjustRightInd w:val="0"/>
        <w:spacing w:after="0" w:line="240" w:lineRule="auto"/>
      </w:pPr>
      <w:r w:rsidRPr="00EE1F66">
        <w:t>Repetitive elements</w:t>
      </w:r>
      <w:r w:rsidR="00290B65">
        <w:t xml:space="preserve">, however, </w:t>
      </w:r>
      <w:r w:rsidRPr="00EE1F66">
        <w:t xml:space="preserve">are </w:t>
      </w:r>
      <w:r w:rsidR="001F65AF">
        <w:t xml:space="preserve">both </w:t>
      </w:r>
      <w:r w:rsidRPr="00EE1F66">
        <w:t xml:space="preserve">more labile </w:t>
      </w:r>
      <w:r>
        <w:t>in</w:t>
      </w:r>
      <w:r w:rsidRPr="00EE1F66">
        <w:t xml:space="preserve"> nature</w:t>
      </w:r>
      <w:r w:rsidR="001F65AF">
        <w:t xml:space="preserve"> and potentially sensitive to population size, </w:t>
      </w:r>
      <w:r w:rsidR="00D26F8D">
        <w:t xml:space="preserve">due to reduced efficiency of purifying selection in populations subject to strong genetic drift </w:t>
      </w:r>
      <w:r w:rsidR="00FA6621">
        <w:t>{</w:t>
      </w:r>
      <w:proofErr w:type="spellStart"/>
      <w:r w:rsidR="00FA6621">
        <w:t>Lefébure</w:t>
      </w:r>
      <w:proofErr w:type="spellEnd"/>
      <w:r w:rsidR="00FA6621">
        <w:t>, 2017 #75;Lynch, 2003 #76;Yi, 2005 #77;Lynch, 2011 #94;Lynch, 2011 #95}</w:t>
      </w:r>
      <w:r w:rsidR="00D26F8D">
        <w:t xml:space="preserve">. </w:t>
      </w:r>
      <w:r w:rsidR="00AF4EA8">
        <w:t xml:space="preserve">In the context of genome size, strong drift should lead toward an </w:t>
      </w:r>
      <w:r w:rsidR="00B23C06">
        <w:t xml:space="preserve">overall increase in genome size as </w:t>
      </w:r>
      <w:r w:rsidR="00AF4EA8">
        <w:t xml:space="preserve">eukaryotic mutation patterns are typically biased toward </w:t>
      </w:r>
      <w:r w:rsidR="00B23C06">
        <w:t>insertions</w:t>
      </w:r>
      <w:r w:rsidR="006249F5">
        <w:t>, although research addressing the</w:t>
      </w:r>
      <w:r w:rsidR="00B23C06">
        <w:t xml:space="preserve"> validity and ubiquity of this hypothesis is both scant and conflicting </w:t>
      </w:r>
      <w:r w:rsidR="00FA6621">
        <w:t>{Whitney, 2011 #79;Gregory, 2008 #81;Whitney, 2010 #78;Arnqvist, 2015 #84;Mohlhenrich, 2016 #93;Lefébure, 2017 #75;Yi, 2005 #77}</w:t>
      </w:r>
      <w:r w:rsidR="009A4FCF">
        <w:t xml:space="preserve">. </w:t>
      </w:r>
      <w:r w:rsidR="0057138E">
        <w:t xml:space="preserve">While we do not have measures of population size in the present, from the demographic history of </w:t>
      </w:r>
      <w:r w:rsidR="0057138E">
        <w:rPr>
          <w:i/>
        </w:rPr>
        <w:t>Kokia</w:t>
      </w:r>
      <w:r w:rsidR="0057138E">
        <w:t xml:space="preserve"> </w:t>
      </w:r>
      <w:r w:rsidR="0057138E">
        <w:rPr>
          <w:i/>
        </w:rPr>
        <w:t>drynarioides</w:t>
      </w:r>
      <w:r w:rsidR="0057138E">
        <w:t xml:space="preserve"> we are aware of a minimum of two severe population reductions: (1) dispersal/speciation on the Hawaiian </w:t>
      </w:r>
      <w:r w:rsidR="009C5893">
        <w:t>Islands</w:t>
      </w:r>
      <w:r w:rsidR="0057138E">
        <w:t xml:space="preserve"> and (2) dramatic population reduction in response to deforestation. The demographic history of </w:t>
      </w:r>
      <w:r w:rsidR="0057138E">
        <w:rPr>
          <w:i/>
        </w:rPr>
        <w:t>Gossypioides kirkii</w:t>
      </w:r>
      <w:r w:rsidR="0057138E">
        <w:t xml:space="preserve"> is less clear</w:t>
      </w:r>
      <w:r w:rsidR="00BD57E7">
        <w:t>;</w:t>
      </w:r>
      <w:r w:rsidR="0057138E">
        <w:t xml:space="preserve"> the current distribution could also reflect a dispersal event to East Africa</w:t>
      </w:r>
      <w:r w:rsidR="00BD57E7">
        <w:t>,</w:t>
      </w:r>
      <w:r w:rsidR="0057138E">
        <w:t xml:space="preserve"> </w:t>
      </w:r>
      <w:r w:rsidR="00BD57E7">
        <w:t xml:space="preserve">as the ancestral range for the ancestor to these genera is unknown, </w:t>
      </w:r>
      <w:r w:rsidR="0057138E">
        <w:t xml:space="preserve">and the fluctuation in population size for this species is not known. Regardless, </w:t>
      </w:r>
      <w:r w:rsidR="00BD57E7">
        <w:t>given the small current population sizes for both</w:t>
      </w:r>
      <w:r w:rsidR="00742B97">
        <w:t xml:space="preserve"> and the population bottlenecks that have affected </w:t>
      </w:r>
      <w:r w:rsidR="00742B97">
        <w:rPr>
          <w:i/>
        </w:rPr>
        <w:t>Kokia</w:t>
      </w:r>
      <w:r w:rsidR="00742B97">
        <w:t xml:space="preserve"> (minimally), the invariant nature of both their genome size and composition is perhaps surprising. Both species have an estimated genome size of 590 </w:t>
      </w:r>
      <w:proofErr w:type="gramStart"/>
      <w:r w:rsidR="00742B97">
        <w:t>Mb</w:t>
      </w:r>
      <w:proofErr w:type="gramEnd"/>
      <w:r w:rsidR="00742B97">
        <w:t xml:space="preserve"> </w:t>
      </w:r>
      <w:r w:rsidR="00FA6621">
        <w:t>{Wendel, 2002 #37}</w:t>
      </w:r>
      <w:r w:rsidR="00742B97">
        <w:t>,</w:t>
      </w:r>
      <w:r w:rsidR="00D87612">
        <w:t xml:space="preserve"> which could represent genome size stasis or strong constraints on genome size. </w:t>
      </w:r>
      <w:r w:rsidR="00910540">
        <w:t>Analysis of their global repetitive content suggests that there is only an approximately 1 Mb difference in total (identifiable) repeat content, with very similar profiles for each broad element class. Although</w:t>
      </w:r>
      <w:r w:rsidR="000B64BB">
        <w:t xml:space="preserve"> these two species are distinguishable via ordination, likely due to the differential abundance of 20% of</w:t>
      </w:r>
      <w:r w:rsidR="00910540">
        <w:t xml:space="preserve"> clusters </w:t>
      </w:r>
      <w:r w:rsidR="000B64BB">
        <w:t>(55), neither contingency analysis nor Procrustes ANOVA can corroborate this distinctiveness.</w:t>
      </w:r>
      <w:r w:rsidR="007631BC">
        <w:t xml:space="preserve"> </w:t>
      </w:r>
    </w:p>
    <w:p w14:paraId="7AA191CF" w14:textId="77777777" w:rsidR="007631BC" w:rsidRDefault="007631BC" w:rsidP="00EA4D66">
      <w:pPr>
        <w:autoSpaceDE w:val="0"/>
        <w:autoSpaceDN w:val="0"/>
        <w:adjustRightInd w:val="0"/>
        <w:spacing w:after="0" w:line="240" w:lineRule="auto"/>
      </w:pPr>
    </w:p>
    <w:p w14:paraId="63E472E4" w14:textId="3DDDF4AD" w:rsidR="00D01422" w:rsidRDefault="003622CC" w:rsidP="00EA4D66">
      <w:pPr>
        <w:autoSpaceDE w:val="0"/>
        <w:autoSpaceDN w:val="0"/>
        <w:adjustRightInd w:val="0"/>
        <w:spacing w:after="0" w:line="240" w:lineRule="auto"/>
      </w:pPr>
      <w:r>
        <w:t xml:space="preserve">Nevertheless, it is clear that differences exist between the two species that likely reflect </w:t>
      </w:r>
      <w:r w:rsidR="00FA3030">
        <w:t>both gain and loss of sequence.</w:t>
      </w:r>
      <w:r w:rsidR="00C74BC3">
        <w:t xml:space="preserve"> Most of the “younger” differentially abundant clusters that distinguish </w:t>
      </w:r>
      <w:r w:rsidR="00C74BC3">
        <w:rPr>
          <w:i/>
        </w:rPr>
        <w:t xml:space="preserve">K. drynarioides </w:t>
      </w:r>
      <w:r w:rsidR="00C74BC3">
        <w:t xml:space="preserve">and </w:t>
      </w:r>
      <w:r w:rsidR="00C74BC3">
        <w:rPr>
          <w:i/>
        </w:rPr>
        <w:t>G. kirkii</w:t>
      </w:r>
      <w:r w:rsidR="00C74BC3">
        <w:t xml:space="preserve"> are over-represented in </w:t>
      </w:r>
      <w:r w:rsidR="00C74BC3">
        <w:rPr>
          <w:i/>
        </w:rPr>
        <w:t>K. drynarioides</w:t>
      </w:r>
      <w:r w:rsidR="00C74BC3">
        <w:t xml:space="preserve">, a result consistent with the </w:t>
      </w:r>
      <w:r w:rsidR="00671B76">
        <w:t xml:space="preserve">observation that a </w:t>
      </w:r>
      <w:r w:rsidR="00C74BC3">
        <w:t xml:space="preserve">reduction in population size and concomitant increase in the severity of genetic drift </w:t>
      </w:r>
      <w:r w:rsidR="00671B76">
        <w:t xml:space="preserve">can lead </w:t>
      </w:r>
      <w:r w:rsidR="00C74BC3">
        <w:t xml:space="preserve">to an increase in </w:t>
      </w:r>
      <w:r w:rsidR="001C1700">
        <w:t xml:space="preserve">insertional </w:t>
      </w:r>
      <w:r w:rsidR="00C74BC3">
        <w:t>mutations</w:t>
      </w:r>
      <w:r w:rsidR="00D01422">
        <w:t xml:space="preserve"> (</w:t>
      </w:r>
      <w:r w:rsidR="00671B76">
        <w:t xml:space="preserve">here, </w:t>
      </w:r>
      <w:r w:rsidR="00D01422">
        <w:t xml:space="preserve">13.7 Mb in </w:t>
      </w:r>
      <w:r w:rsidR="00D01422">
        <w:rPr>
          <w:i/>
        </w:rPr>
        <w:t>K. drynarioides</w:t>
      </w:r>
      <w:r w:rsidR="00D01422">
        <w:t xml:space="preserve"> versus 10 Mb in </w:t>
      </w:r>
      <w:r w:rsidR="00D01422">
        <w:rPr>
          <w:i/>
        </w:rPr>
        <w:t>G. kirkii</w:t>
      </w:r>
      <w:r w:rsidR="00935BDC">
        <w:t>), possibly due to activation o</w:t>
      </w:r>
      <w:r w:rsidR="00004FE0">
        <w:t xml:space="preserve">f TEs under stress conditions </w:t>
      </w:r>
      <w:r w:rsidR="00FA6621">
        <w:t>{</w:t>
      </w:r>
      <w:proofErr w:type="spellStart"/>
      <w:r w:rsidR="00FA6621">
        <w:t>Grandbastien</w:t>
      </w:r>
      <w:proofErr w:type="spellEnd"/>
      <w:r w:rsidR="00FA6621">
        <w:t xml:space="preserve">, 2004 #108;Kalendar, 2000 #114;Parisod, </w:t>
      </w:r>
      <w:r w:rsidR="00FA6621">
        <w:lastRenderedPageBreak/>
        <w:t>2010 #119;Liu, 2003 #120}</w:t>
      </w:r>
      <w:r w:rsidR="00935BDC">
        <w:t xml:space="preserve">. </w:t>
      </w:r>
      <w:r w:rsidR="00E051EB">
        <w:t>A</w:t>
      </w:r>
      <w:r w:rsidR="00AF568B">
        <w:t xml:space="preserve">ncestral state reconstructions of TE amounts (Figure_grid.anc.png) </w:t>
      </w:r>
      <w:r w:rsidR="00E051EB">
        <w:t xml:space="preserve">also </w:t>
      </w:r>
      <w:r w:rsidR="00AF568B">
        <w:t xml:space="preserve">suggest both gain and loss </w:t>
      </w:r>
      <w:r w:rsidR="00E051EB">
        <w:t xml:space="preserve">in </w:t>
      </w:r>
      <w:r w:rsidR="00AF568B" w:rsidRPr="00AF568B">
        <w:rPr>
          <w:i/>
        </w:rPr>
        <w:t>K. drynarioides</w:t>
      </w:r>
      <w:r w:rsidR="00AF568B">
        <w:t xml:space="preserve"> and </w:t>
      </w:r>
      <w:r w:rsidR="00AF568B" w:rsidRPr="00AF568B">
        <w:rPr>
          <w:i/>
        </w:rPr>
        <w:t>G. kirkii</w:t>
      </w:r>
      <w:r w:rsidR="00AF568B">
        <w:t xml:space="preserve"> </w:t>
      </w:r>
      <w:r w:rsidR="00E051EB">
        <w:t>(</w:t>
      </w:r>
      <w:r w:rsidR="00AF568B">
        <w:t xml:space="preserve">as compared to each other and to </w:t>
      </w:r>
      <w:r w:rsidR="00AF568B">
        <w:rPr>
          <w:i/>
        </w:rPr>
        <w:t>Gossypium</w:t>
      </w:r>
      <w:r w:rsidR="00E051EB">
        <w:t>)</w:t>
      </w:r>
      <w:r w:rsidR="00EA6B78">
        <w:t>.</w:t>
      </w:r>
      <w:r w:rsidR="00F77FB3">
        <w:t xml:space="preserve"> </w:t>
      </w:r>
      <w:r w:rsidR="00EA6B78">
        <w:t>F</w:t>
      </w:r>
      <w:r w:rsidR="00F77FB3">
        <w:t xml:space="preserve">or the 20 clusters that show gain in one lineage and concomitant loss in the other, gain in </w:t>
      </w:r>
      <w:r w:rsidR="00F77FB3">
        <w:rPr>
          <w:i/>
        </w:rPr>
        <w:t>K</w:t>
      </w:r>
      <w:r w:rsidR="00AF568B">
        <w:t>.</w:t>
      </w:r>
      <w:r w:rsidR="00F77FB3">
        <w:t xml:space="preserve"> </w:t>
      </w:r>
      <w:r w:rsidR="00F77FB3">
        <w:rPr>
          <w:i/>
        </w:rPr>
        <w:t xml:space="preserve">drynarioides </w:t>
      </w:r>
      <w:r w:rsidR="00F77FB3">
        <w:t>was inferred for half</w:t>
      </w:r>
      <w:r w:rsidR="00004FE0">
        <w:t xml:space="preserve"> </w:t>
      </w:r>
      <w:r w:rsidR="00EA6B78">
        <w:t xml:space="preserve">of the repeats, </w:t>
      </w:r>
      <w:r w:rsidR="00004FE0">
        <w:t>again including most of the “younger” clusters</w:t>
      </w:r>
      <w:r w:rsidR="00F77FB3">
        <w:t xml:space="preserve">. </w:t>
      </w:r>
      <w:r w:rsidR="00EA6B78">
        <w:t xml:space="preserve">These ancestral state reconstructions reflect both sequence gains and losses, better accounting for the static genome size of these species in the face of a changing TE landscape. That is, while the relative age of reads can predict large jumps in occupation of a given repeat, ancestral state reconstructions consider both </w:t>
      </w:r>
      <w:r w:rsidR="00C618B1">
        <w:t>steady/small transpositional gains</w:t>
      </w:r>
      <w:r w:rsidR="00B045BF">
        <w:t xml:space="preserve"> relative </w:t>
      </w:r>
      <w:r w:rsidR="00EA6B78">
        <w:t>and</w:t>
      </w:r>
      <w:r w:rsidR="00B045BF">
        <w:t xml:space="preserve"> loss</w:t>
      </w:r>
      <w:r w:rsidR="000105AC">
        <w:t xml:space="preserve"> (although it bears noting that large transpositional bursts will violate the assumption of Brownian motion)</w:t>
      </w:r>
      <w:r w:rsidR="00C618B1">
        <w:t>.</w:t>
      </w:r>
      <w:r w:rsidR="00EA6B78">
        <w:t xml:space="preserve"> </w:t>
      </w:r>
      <w:r w:rsidR="00C618B1">
        <w:t xml:space="preserve"> </w:t>
      </w:r>
    </w:p>
    <w:p w14:paraId="6A37AD82" w14:textId="3C57BCC7" w:rsidR="00EA6B78" w:rsidRPr="00AF568B" w:rsidRDefault="00EA6B78" w:rsidP="00EA4D66">
      <w:pPr>
        <w:autoSpaceDE w:val="0"/>
        <w:autoSpaceDN w:val="0"/>
        <w:adjustRightInd w:val="0"/>
        <w:spacing w:after="0" w:line="240" w:lineRule="auto"/>
      </w:pPr>
    </w:p>
    <w:p w14:paraId="41C49B0E" w14:textId="74E0FADE" w:rsidR="00A05C2A" w:rsidRPr="00153D4C" w:rsidRDefault="00844AB5" w:rsidP="00EA4D66">
      <w:pPr>
        <w:autoSpaceDE w:val="0"/>
        <w:autoSpaceDN w:val="0"/>
        <w:adjustRightInd w:val="0"/>
        <w:spacing w:after="0" w:line="240" w:lineRule="auto"/>
      </w:pPr>
      <w:r>
        <w:t xml:space="preserve">Global patterns of indel formation further extend </w:t>
      </w:r>
      <w:r w:rsidR="00423D3B">
        <w:t>our understanding</w:t>
      </w:r>
      <w:r>
        <w:t xml:space="preserve"> of sequence gain and loss </w:t>
      </w:r>
      <w:r w:rsidR="00423D3B">
        <w:t xml:space="preserve">beyond that </w:t>
      </w:r>
      <w:r>
        <w:t xml:space="preserve">observed in the repeats </w:t>
      </w:r>
      <w:r w:rsidR="00423D3B">
        <w:t xml:space="preserve">by </w:t>
      </w:r>
      <w:r>
        <w:t xml:space="preserve">providing a genome-wide view </w:t>
      </w:r>
      <w:r w:rsidR="00423D3B">
        <w:t>agnostic of sequence type</w:t>
      </w:r>
      <w:r>
        <w:t xml:space="preserve">. Again, despite their identical genome sizes, </w:t>
      </w:r>
      <w:r>
        <w:rPr>
          <w:i/>
        </w:rPr>
        <w:t xml:space="preserve">K. drynarioides </w:t>
      </w:r>
      <w:r>
        <w:t xml:space="preserve">and </w:t>
      </w:r>
      <w:r>
        <w:rPr>
          <w:i/>
        </w:rPr>
        <w:t>G. kirkii</w:t>
      </w:r>
      <w:r>
        <w:t xml:space="preserve"> vary in their rate of indel formation. In general, </w:t>
      </w:r>
      <w:r>
        <w:rPr>
          <w:i/>
        </w:rPr>
        <w:t xml:space="preserve">K. drynarioides </w:t>
      </w:r>
      <w:r>
        <w:t xml:space="preserve">insertions are more frequent (130,177 versus 87,951) and longer </w:t>
      </w:r>
      <w:r w:rsidR="003B04A8">
        <w:t xml:space="preserve">(mean = 7.4 nt in </w:t>
      </w:r>
      <w:r w:rsidR="003B04A8" w:rsidRPr="003B04A8">
        <w:rPr>
          <w:i/>
        </w:rPr>
        <w:t>K. drynarioides</w:t>
      </w:r>
      <w:r w:rsidR="003B04A8">
        <w:t xml:space="preserve"> and 5.8 nt in </w:t>
      </w:r>
      <w:r w:rsidR="003B04A8" w:rsidRPr="003B04A8">
        <w:rPr>
          <w:i/>
        </w:rPr>
        <w:t>G. kirkii</w:t>
      </w:r>
      <w:r w:rsidR="003B04A8">
        <w:t xml:space="preserve">). For deletions, the average size is nearly identical (i.e., approximately 4.8 nt in both); however, the number of deletions in </w:t>
      </w:r>
      <w:r w:rsidR="003B04A8" w:rsidRPr="003B04A8">
        <w:rPr>
          <w:i/>
        </w:rPr>
        <w:t>K. drynarioides</w:t>
      </w:r>
      <w:r w:rsidR="003B04A8">
        <w:t xml:space="preserve"> is greater than in </w:t>
      </w:r>
      <w:r w:rsidR="003B04A8" w:rsidRPr="003B04A8">
        <w:rPr>
          <w:i/>
        </w:rPr>
        <w:t>G. kirkii</w:t>
      </w:r>
      <w:r w:rsidR="003B04A8">
        <w:t xml:space="preserve"> (159,222 versus 113,241, respectively).</w:t>
      </w:r>
      <w:r w:rsidR="00423D3B">
        <w:t xml:space="preserve"> These small biases lead to overall gain in sequence for </w:t>
      </w:r>
      <w:r w:rsidR="00423D3B">
        <w:rPr>
          <w:i/>
        </w:rPr>
        <w:t xml:space="preserve">K. drynarioides </w:t>
      </w:r>
      <w:r w:rsidR="00423D3B">
        <w:t xml:space="preserve">and loss for </w:t>
      </w:r>
      <w:r w:rsidR="00423D3B">
        <w:rPr>
          <w:i/>
        </w:rPr>
        <w:t>G. kirkii</w:t>
      </w:r>
      <w:r w:rsidR="00423D3B">
        <w:t xml:space="preserve"> (68.6 kb versus -113.2 kb, respectively), </w:t>
      </w:r>
      <w:r w:rsidR="00A05C2A">
        <w:t xml:space="preserve">further exaggerating </w:t>
      </w:r>
      <w:r w:rsidR="00423D3B">
        <w:t xml:space="preserve">the gain </w:t>
      </w:r>
      <w:r w:rsidR="00A05C2A">
        <w:t xml:space="preserve">experienced by </w:t>
      </w:r>
      <w:r w:rsidR="00423D3B">
        <w:rPr>
          <w:i/>
        </w:rPr>
        <w:t>K. drynarioides</w:t>
      </w:r>
      <w:r w:rsidR="00423D3B">
        <w:t xml:space="preserve"> attributable to “younger” transposable elements (i.e., recent proliferation).</w:t>
      </w:r>
      <w:r w:rsidR="00A05C2A">
        <w:t xml:space="preserve"> </w:t>
      </w:r>
      <w:r w:rsidR="00153D4C">
        <w:t xml:space="preserve">These differences also neatly explain why </w:t>
      </w:r>
      <w:r w:rsidR="00153D4C">
        <w:rPr>
          <w:i/>
        </w:rPr>
        <w:t>K. drynarioides</w:t>
      </w:r>
      <w:r w:rsidR="00153D4C">
        <w:t xml:space="preserve"> has more “young” TEs whereas </w:t>
      </w:r>
      <w:r w:rsidR="00153D4C">
        <w:rPr>
          <w:i/>
        </w:rPr>
        <w:t>G. kirkii</w:t>
      </w:r>
      <w:r w:rsidR="00153D4C">
        <w:t xml:space="preserve"> has more repetitive sequence overall, i.e., the greater deletion rate in </w:t>
      </w:r>
      <w:r w:rsidR="00153D4C">
        <w:rPr>
          <w:i/>
        </w:rPr>
        <w:t xml:space="preserve">K. drynarioides </w:t>
      </w:r>
      <w:r w:rsidR="00153D4C">
        <w:t>is likely contributing to accelerated decay in that lineage.</w:t>
      </w:r>
    </w:p>
    <w:p w14:paraId="1337D6BA" w14:textId="77777777" w:rsidR="00A05C2A" w:rsidRDefault="00A05C2A" w:rsidP="00EA4D66">
      <w:pPr>
        <w:autoSpaceDE w:val="0"/>
        <w:autoSpaceDN w:val="0"/>
        <w:adjustRightInd w:val="0"/>
        <w:spacing w:after="0" w:line="240" w:lineRule="auto"/>
      </w:pPr>
    </w:p>
    <w:p w14:paraId="5F5D6B8C" w14:textId="76779A66" w:rsidR="009C09A1" w:rsidRDefault="009C09A1" w:rsidP="00EA4D66">
      <w:pPr>
        <w:autoSpaceDE w:val="0"/>
        <w:autoSpaceDN w:val="0"/>
        <w:adjustRightInd w:val="0"/>
        <w:spacing w:after="0" w:line="240" w:lineRule="auto"/>
      </w:pPr>
    </w:p>
    <w:p w14:paraId="71A8BB0D" w14:textId="711CE226" w:rsidR="00D67A52" w:rsidRDefault="00D67A52" w:rsidP="00EA4D66">
      <w:pPr>
        <w:autoSpaceDE w:val="0"/>
        <w:autoSpaceDN w:val="0"/>
        <w:adjustRightInd w:val="0"/>
        <w:spacing w:after="0" w:line="240" w:lineRule="auto"/>
        <w:rPr>
          <w:b/>
        </w:rPr>
      </w:pPr>
      <w:r w:rsidRPr="00D67A52">
        <w:rPr>
          <w:b/>
        </w:rPr>
        <w:t>Acknowledgements</w:t>
      </w:r>
    </w:p>
    <w:p w14:paraId="2032CA68" w14:textId="577AE2E3" w:rsidR="00D67A52" w:rsidRPr="00D67A52" w:rsidRDefault="00D67A52" w:rsidP="00D67A52">
      <w:pPr>
        <w:rPr>
          <w:rFonts w:eastAsia="Times New Roman" w:cs="Times New Roman"/>
        </w:rPr>
      </w:pPr>
      <w:r w:rsidRPr="00D67A52">
        <w:rPr>
          <w:rFonts w:eastAsia="Times New Roman" w:cs="Arial"/>
          <w:color w:val="222222"/>
          <w:shd w:val="clear" w:color="auto" w:fill="FFFFFF"/>
        </w:rPr>
        <w:t>The authors acknowledge computation</w:t>
      </w:r>
      <w:r>
        <w:rPr>
          <w:rFonts w:eastAsia="Times New Roman" w:cs="Arial"/>
          <w:color w:val="222222"/>
          <w:shd w:val="clear" w:color="auto" w:fill="FFFFFF"/>
        </w:rPr>
        <w:t xml:space="preserve">al support and assistance from </w:t>
      </w:r>
      <w:r w:rsidRPr="00D67A52">
        <w:rPr>
          <w:rFonts w:eastAsia="Times New Roman" w:cs="Arial"/>
          <w:color w:val="222222"/>
          <w:shd w:val="clear" w:color="auto" w:fill="FFFFFF"/>
        </w:rPr>
        <w:t xml:space="preserve">the Iowa State University </w:t>
      </w:r>
      <w:proofErr w:type="spellStart"/>
      <w:r w:rsidRPr="00D67A52">
        <w:rPr>
          <w:rFonts w:eastAsia="Times New Roman" w:cs="Arial"/>
          <w:color w:val="222222"/>
          <w:shd w:val="clear" w:color="auto" w:fill="FFFFFF"/>
        </w:rPr>
        <w:t>ResearchIT</w:t>
      </w:r>
      <w:proofErr w:type="spellEnd"/>
      <w:r w:rsidRPr="00D67A52">
        <w:rPr>
          <w:rFonts w:eastAsia="Times New Roman" w:cs="Arial"/>
          <w:color w:val="222222"/>
          <w:shd w:val="clear" w:color="auto" w:fill="FFFFFF"/>
        </w:rPr>
        <w:t xml:space="preserve"> Unit (</w:t>
      </w:r>
      <w:r w:rsidRPr="00D67A52">
        <w:rPr>
          <w:rFonts w:eastAsia="Times New Roman" w:cs="Times New Roman"/>
        </w:rPr>
        <w:fldChar w:fldCharType="begin"/>
      </w:r>
      <w:r w:rsidRPr="00D67A52">
        <w:rPr>
          <w:rFonts w:eastAsia="Times New Roman" w:cs="Times New Roman"/>
        </w:rPr>
        <w:instrText xml:space="preserve"> HYPERLINK "http://researchit.las.iastate.edu/" \t "_blank" </w:instrText>
      </w:r>
      <w:r w:rsidRPr="00D67A52">
        <w:rPr>
          <w:rFonts w:eastAsia="Times New Roman" w:cs="Times New Roman"/>
        </w:rPr>
      </w:r>
      <w:r w:rsidRPr="00D67A52">
        <w:rPr>
          <w:rFonts w:eastAsia="Times New Roman" w:cs="Times New Roman"/>
        </w:rPr>
        <w:fldChar w:fldCharType="separate"/>
      </w:r>
      <w:r w:rsidRPr="00D67A52">
        <w:rPr>
          <w:rStyle w:val="Hyperlink"/>
          <w:rFonts w:eastAsia="Times New Roman" w:cs="Arial"/>
          <w:color w:val="auto"/>
          <w:u w:val="none"/>
        </w:rPr>
        <w:t>http://researchit.las.iastate.edu/</w:t>
      </w:r>
      <w:r w:rsidRPr="00D67A52">
        <w:rPr>
          <w:rFonts w:eastAsia="Times New Roman" w:cs="Times New Roman"/>
        </w:rPr>
        <w:fldChar w:fldCharType="end"/>
      </w:r>
      <w:r w:rsidRPr="00D67A52">
        <w:rPr>
          <w:rFonts w:eastAsia="Times New Roman" w:cs="Arial"/>
          <w:color w:val="222222"/>
          <w:shd w:val="clear" w:color="auto" w:fill="FFFFFF"/>
        </w:rPr>
        <w:t>)</w:t>
      </w:r>
      <w:r>
        <w:rPr>
          <w:rFonts w:eastAsia="Times New Roman" w:cs="Arial"/>
          <w:color w:val="222222"/>
          <w:shd w:val="clear" w:color="auto" w:fill="FFFFFF"/>
        </w:rPr>
        <w:t xml:space="preserve">. </w:t>
      </w:r>
    </w:p>
    <w:p w14:paraId="7C1CB287" w14:textId="77777777" w:rsidR="00D67A52" w:rsidRPr="00D67A52" w:rsidRDefault="00D67A52" w:rsidP="00EA4D66">
      <w:pPr>
        <w:autoSpaceDE w:val="0"/>
        <w:autoSpaceDN w:val="0"/>
        <w:adjustRightInd w:val="0"/>
        <w:spacing w:after="0" w:line="240" w:lineRule="auto"/>
      </w:pPr>
    </w:p>
    <w:p w14:paraId="0C90633C" w14:textId="77777777" w:rsidR="00C03EAF" w:rsidRDefault="00C03EAF">
      <w:r>
        <w:br w:type="page"/>
      </w:r>
    </w:p>
    <w:p w14:paraId="656B3DCD" w14:textId="599C6C62" w:rsidR="00C03EAF" w:rsidRDefault="00C03EAF" w:rsidP="00EA4D66">
      <w:pPr>
        <w:autoSpaceDE w:val="0"/>
        <w:autoSpaceDN w:val="0"/>
        <w:adjustRightInd w:val="0"/>
        <w:spacing w:after="0" w:line="240" w:lineRule="auto"/>
      </w:pPr>
      <w:commentRangeStart w:id="26"/>
      <w:r>
        <w:lastRenderedPageBreak/>
        <w:t xml:space="preserve">Figure </w:t>
      </w:r>
      <w:commentRangeEnd w:id="26"/>
      <w:r w:rsidR="008F62B4">
        <w:rPr>
          <w:rStyle w:val="CommentReference"/>
        </w:rPr>
        <w:commentReference w:id="26"/>
      </w:r>
      <w:r>
        <w:t xml:space="preserve">Cotton </w:t>
      </w:r>
      <w:proofErr w:type="gramStart"/>
      <w:r>
        <w:t>Cutoff :</w:t>
      </w:r>
      <w:proofErr w:type="gramEnd"/>
      <w:r>
        <w:t xml:space="preserve"> Cumulative sum of the number of reads included in the clusters. The cumulative sum graph displays the percent of reads (y-axis) included in the data analysis given a cluster cutoff (x-axis). The yellow vertical line placed at cluster 274 represents the last cluster containing at least 0.01% of the input dataset.</w:t>
      </w:r>
    </w:p>
    <w:p w14:paraId="60F6CC42" w14:textId="7706E5F3" w:rsidR="00C03EAF" w:rsidRDefault="00C03EAF" w:rsidP="00EA4D66">
      <w:pPr>
        <w:autoSpaceDE w:val="0"/>
        <w:autoSpaceDN w:val="0"/>
        <w:adjustRightInd w:val="0"/>
        <w:spacing w:after="0" w:line="240" w:lineRule="auto"/>
      </w:pPr>
    </w:p>
    <w:p w14:paraId="7FB153B5" w14:textId="0867A47B" w:rsidR="00C03EAF" w:rsidRDefault="00C03EAF" w:rsidP="00C03EAF">
      <w:pPr>
        <w:autoSpaceDE w:val="0"/>
        <w:autoSpaceDN w:val="0"/>
        <w:adjustRightInd w:val="0"/>
        <w:spacing w:after="0" w:line="240" w:lineRule="auto"/>
      </w:pPr>
      <w:commentRangeStart w:id="27"/>
      <w:r>
        <w:t xml:space="preserve">Figure </w:t>
      </w:r>
      <w:commentRangeEnd w:id="27"/>
      <w:r w:rsidR="008F62B4">
        <w:rPr>
          <w:rStyle w:val="CommentReference"/>
        </w:rPr>
        <w:commentReference w:id="27"/>
      </w:r>
      <w:proofErr w:type="spellStart"/>
      <w:proofErr w:type="gramStart"/>
      <w:r>
        <w:t>TEages</w:t>
      </w:r>
      <w:proofErr w:type="spellEnd"/>
      <w:r>
        <w:t xml:space="preserve"> :</w:t>
      </w:r>
      <w:proofErr w:type="gramEnd"/>
      <w:r>
        <w:t xml:space="preserve"> Example graphs for regression analyses used for approximate dating. A histogram </w:t>
      </w:r>
      <w:proofErr w:type="gramStart"/>
      <w:r>
        <w:t>for  percent</w:t>
      </w:r>
      <w:proofErr w:type="gramEnd"/>
      <w:r>
        <w:t xml:space="preserve"> identity (x-axis) among reads was generated and described via regression models (line), testing both linear (</w:t>
      </w:r>
      <w:r w:rsidRPr="008F007C">
        <w:t>Y = a + </w:t>
      </w:r>
      <w:proofErr w:type="spellStart"/>
      <w:r w:rsidRPr="008F007C">
        <w:t>bX</w:t>
      </w:r>
      <w:proofErr w:type="spellEnd"/>
      <w:r>
        <w:t>) and quadratic</w:t>
      </w:r>
      <w:r w:rsidRPr="008F007C">
        <w:t xml:space="preserve"> </w:t>
      </w:r>
      <w:r>
        <w:t>(</w:t>
      </w:r>
      <w:r w:rsidRPr="008F007C">
        <w:t>Y = a + </w:t>
      </w:r>
      <w:proofErr w:type="spellStart"/>
      <w:r w:rsidRPr="008F007C">
        <w:t>bX</w:t>
      </w:r>
      <w:proofErr w:type="spellEnd"/>
      <w:r w:rsidRPr="008F007C">
        <w:t> + cX</w:t>
      </w:r>
      <w:r w:rsidRPr="00EA4D66">
        <w:rPr>
          <w:vertAlign w:val="superscript"/>
        </w:rPr>
        <w:t>2</w:t>
      </w:r>
      <w:r>
        <w:t>) models. Five exemplary regression models are shown, including (A) positive linear regression, category 1; (B) negative linear regression, category 3; (C) positive quadratic vertical parabola, trend described by right-side of vertex, category 4; (D)</w:t>
      </w:r>
      <w:r w:rsidRPr="00AC6943">
        <w:t xml:space="preserve"> </w:t>
      </w:r>
      <w:r>
        <w:t xml:space="preserve">positive quadratic vertical parabola, trend described by left-side of vertex, category 4b; (E) negative quadratic vertical parabola, trend described by right-side of vertex, category 5. Categories 2 and 6 (see methods and Ferreira de </w:t>
      </w:r>
      <w:proofErr w:type="spellStart"/>
      <w:r>
        <w:t>Carvalho</w:t>
      </w:r>
      <w:proofErr w:type="spellEnd"/>
      <w:r>
        <w:t xml:space="preserve"> (2016)) were not observed in this data. Categories 1 and 4 trend toward highly identical reads, indicat</w:t>
      </w:r>
      <w:r w:rsidR="007D17C2">
        <w:t xml:space="preserve">ing the cluster is composed of </w:t>
      </w:r>
      <w:r>
        <w:t>relatively young elements, whereas categories 3, 4b, and 5 trend toward lower identity, indicative of older (less identical) elements.</w:t>
      </w:r>
    </w:p>
    <w:p w14:paraId="1D575897" w14:textId="3AEE5639" w:rsidR="008F62B4" w:rsidRDefault="008F62B4" w:rsidP="00C03EAF">
      <w:pPr>
        <w:autoSpaceDE w:val="0"/>
        <w:autoSpaceDN w:val="0"/>
        <w:adjustRightInd w:val="0"/>
        <w:spacing w:after="0" w:line="240" w:lineRule="auto"/>
      </w:pPr>
    </w:p>
    <w:p w14:paraId="646E997A" w14:textId="71E73568" w:rsidR="008F62B4" w:rsidRDefault="008F62B4" w:rsidP="00C03EAF">
      <w:pPr>
        <w:autoSpaceDE w:val="0"/>
        <w:autoSpaceDN w:val="0"/>
        <w:adjustRightInd w:val="0"/>
        <w:spacing w:after="0" w:line="240" w:lineRule="auto"/>
      </w:pPr>
      <w:r>
        <w:t xml:space="preserve">Figure </w:t>
      </w:r>
      <w:commentRangeStart w:id="28"/>
      <w:proofErr w:type="spellStart"/>
      <w:r>
        <w:t>TEamounts</w:t>
      </w:r>
      <w:proofErr w:type="spellEnd"/>
      <w:r>
        <w:t xml:space="preserve"> </w:t>
      </w:r>
      <w:commentRangeEnd w:id="28"/>
      <w:r>
        <w:rPr>
          <w:rStyle w:val="CommentReference"/>
        </w:rPr>
        <w:commentReference w:id="28"/>
      </w:r>
      <w:r>
        <w:t>: The (average) aggregate number of kilobases represented by each transposable element category for each species. Transposable elements were broadly categorized into categories and their representation per species summarized (displayed as a log-scale due to the extensive range in genome occupation among elements).</w:t>
      </w:r>
    </w:p>
    <w:p w14:paraId="4DF8BAF6" w14:textId="7C15917E" w:rsidR="008F62B4" w:rsidRDefault="008F62B4" w:rsidP="00C03EAF">
      <w:pPr>
        <w:autoSpaceDE w:val="0"/>
        <w:autoSpaceDN w:val="0"/>
        <w:adjustRightInd w:val="0"/>
        <w:spacing w:after="0" w:line="240" w:lineRule="auto"/>
      </w:pPr>
    </w:p>
    <w:p w14:paraId="627B8C94" w14:textId="56DD0028" w:rsidR="008F62B4" w:rsidRDefault="008F62B4" w:rsidP="00C03EAF">
      <w:pPr>
        <w:autoSpaceDE w:val="0"/>
        <w:autoSpaceDN w:val="0"/>
        <w:adjustRightInd w:val="0"/>
        <w:spacing w:after="0" w:line="240" w:lineRule="auto"/>
      </w:pPr>
      <w:r>
        <w:t xml:space="preserve">Figure </w:t>
      </w:r>
      <w:proofErr w:type="spellStart"/>
      <w:r>
        <w:t>grid_anc</w:t>
      </w:r>
      <w:proofErr w:type="spellEnd"/>
      <w:r>
        <w:t xml:space="preserve">: Ancestral state reconstruction for the gain/loss of sequence in 22 clusters with the lowest p-value (p&lt;0.001) during the evolution of </w:t>
      </w:r>
      <w:r>
        <w:rPr>
          <w:i/>
        </w:rPr>
        <w:t>Kokia</w:t>
      </w:r>
      <w:r>
        <w:t>/</w:t>
      </w:r>
      <w:r>
        <w:rPr>
          <w:i/>
        </w:rPr>
        <w:t>Gossypioides</w:t>
      </w:r>
      <w:r>
        <w:t>/</w:t>
      </w:r>
      <w:r>
        <w:rPr>
          <w:i/>
        </w:rPr>
        <w:t>Gossypium</w:t>
      </w:r>
      <w:r>
        <w:t>. Total amount of sequence attributable to each cluster is given in kilobases, both next to the name (terminus) and at branch points. Patterns of both amplification (represented by green/blue color) and deletion (yellow/orange/red) were inferred, frequently within the same cluster and sometimes between sister taxa.</w:t>
      </w:r>
    </w:p>
    <w:p w14:paraId="775BF524" w14:textId="1DD85486" w:rsidR="008F62B4" w:rsidRDefault="008F62B4" w:rsidP="00C03EAF">
      <w:pPr>
        <w:autoSpaceDE w:val="0"/>
        <w:autoSpaceDN w:val="0"/>
        <w:adjustRightInd w:val="0"/>
        <w:spacing w:after="0" w:line="240" w:lineRule="auto"/>
      </w:pPr>
    </w:p>
    <w:p w14:paraId="0F2F68A2" w14:textId="10B0B45C" w:rsidR="008F62B4" w:rsidRDefault="00D73D54" w:rsidP="00C03EAF">
      <w:pPr>
        <w:autoSpaceDE w:val="0"/>
        <w:autoSpaceDN w:val="0"/>
        <w:adjustRightInd w:val="0"/>
        <w:spacing w:after="0" w:line="240" w:lineRule="auto"/>
      </w:pPr>
      <w:r>
        <w:t xml:space="preserve">Figure indels: </w:t>
      </w:r>
      <w:r w:rsidR="00070031">
        <w:t xml:space="preserve">The frequency of indels present between </w:t>
      </w:r>
      <w:r w:rsidR="00070031">
        <w:rPr>
          <w:i/>
        </w:rPr>
        <w:t>K. drynarioides</w:t>
      </w:r>
      <w:r w:rsidR="00070031">
        <w:t xml:space="preserve"> (green) and </w:t>
      </w:r>
      <w:r w:rsidR="00070031">
        <w:rPr>
          <w:i/>
        </w:rPr>
        <w:t xml:space="preserve">G. kirkii </w:t>
      </w:r>
      <w:r w:rsidR="00070031">
        <w:t>(blue), parsed as insertions (top) and deletions (bottom).</w:t>
      </w:r>
    </w:p>
    <w:p w14:paraId="6603E04C" w14:textId="3DC0AA43" w:rsidR="00070031" w:rsidRDefault="00070031" w:rsidP="00C03EAF">
      <w:pPr>
        <w:autoSpaceDE w:val="0"/>
        <w:autoSpaceDN w:val="0"/>
        <w:adjustRightInd w:val="0"/>
        <w:spacing w:after="0" w:line="240" w:lineRule="auto"/>
      </w:pPr>
    </w:p>
    <w:p w14:paraId="2350A056" w14:textId="1A545501" w:rsidR="00070031" w:rsidRDefault="00D67A52" w:rsidP="00C03EAF">
      <w:pPr>
        <w:autoSpaceDE w:val="0"/>
        <w:autoSpaceDN w:val="0"/>
        <w:adjustRightInd w:val="0"/>
        <w:spacing w:after="0" w:line="240" w:lineRule="auto"/>
      </w:pPr>
      <w:r>
        <w:t>Figure circo</w:t>
      </w:r>
      <w:r w:rsidR="00070031">
        <w:t xml:space="preserve">s: </w:t>
      </w:r>
      <w:r w:rsidR="005E7892">
        <w:t xml:space="preserve"> Genomic distribution of copy number variations and indels in </w:t>
      </w:r>
      <w:r w:rsidR="005E7892">
        <w:rPr>
          <w:i/>
        </w:rPr>
        <w:t>K.</w:t>
      </w:r>
      <w:r w:rsidR="005E7892" w:rsidRPr="005E7892">
        <w:rPr>
          <w:i/>
        </w:rPr>
        <w:t xml:space="preserve"> drynarioides</w:t>
      </w:r>
      <w:r w:rsidR="005E7892">
        <w:t xml:space="preserve"> </w:t>
      </w:r>
      <w:r w:rsidR="005E7892" w:rsidRPr="005E7892">
        <w:t>(Left)</w:t>
      </w:r>
      <w:r w:rsidR="005E7892">
        <w:t xml:space="preserve"> and </w:t>
      </w:r>
      <w:r w:rsidR="005E7892" w:rsidRPr="005E7892">
        <w:rPr>
          <w:i/>
        </w:rPr>
        <w:t>G</w:t>
      </w:r>
      <w:r w:rsidR="005E7892">
        <w:rPr>
          <w:i/>
        </w:rPr>
        <w:t>.</w:t>
      </w:r>
      <w:r w:rsidR="005E7892" w:rsidRPr="005E7892">
        <w:rPr>
          <w:i/>
        </w:rPr>
        <w:t xml:space="preserve"> kirkii</w:t>
      </w:r>
      <w:r w:rsidR="005E7892">
        <w:t xml:space="preserve"> </w:t>
      </w:r>
      <w:r w:rsidR="005E7892" w:rsidRPr="005E7892">
        <w:t>(Right).</w:t>
      </w:r>
      <w:r w:rsidR="005E7892" w:rsidRPr="005E7892">
        <w:rPr>
          <w:i/>
        </w:rPr>
        <w:t xml:space="preserve"> </w:t>
      </w:r>
      <w:r w:rsidR="005E7892" w:rsidRPr="005E7892">
        <w:rPr>
          <w:b/>
        </w:rPr>
        <w:t>Outer Ring</w:t>
      </w:r>
      <w:r w:rsidR="005E7892">
        <w:t xml:space="preserve">: gene gains (dark) and losses (light). </w:t>
      </w:r>
      <w:r w:rsidR="005E7892" w:rsidRPr="005E7892">
        <w:rPr>
          <w:b/>
        </w:rPr>
        <w:t>Middle Ring</w:t>
      </w:r>
      <w:r w:rsidR="005E7892" w:rsidRPr="005E7892">
        <w:t>:</w:t>
      </w:r>
      <w:r w:rsidR="005E7892">
        <w:t xml:space="preserve"> insertions</w:t>
      </w:r>
      <w:r w:rsidR="005E7892" w:rsidRPr="005E7892">
        <w:rPr>
          <w:i/>
        </w:rPr>
        <w:t xml:space="preserve">. </w:t>
      </w:r>
      <w:r w:rsidR="005E7892" w:rsidRPr="005E7892">
        <w:rPr>
          <w:b/>
        </w:rPr>
        <w:t>Inner Ring</w:t>
      </w:r>
      <w:r w:rsidR="005E7892" w:rsidRPr="005E7892">
        <w:t>:</w:t>
      </w:r>
      <w:r w:rsidR="005E7892">
        <w:t xml:space="preserve"> deletions. </w:t>
      </w:r>
    </w:p>
    <w:p w14:paraId="76C1B27D" w14:textId="77777777" w:rsidR="007D17C2" w:rsidRDefault="007D17C2" w:rsidP="00C03EAF">
      <w:pPr>
        <w:autoSpaceDE w:val="0"/>
        <w:autoSpaceDN w:val="0"/>
        <w:adjustRightInd w:val="0"/>
        <w:spacing w:after="0" w:line="240" w:lineRule="auto"/>
      </w:pPr>
    </w:p>
    <w:p w14:paraId="7FE9653C" w14:textId="193258E3" w:rsidR="007D17C2" w:rsidRPr="00070031" w:rsidRDefault="007D17C2" w:rsidP="00C03EAF">
      <w:pPr>
        <w:autoSpaceDE w:val="0"/>
        <w:autoSpaceDN w:val="0"/>
        <w:adjustRightInd w:val="0"/>
        <w:spacing w:after="0" w:line="240" w:lineRule="auto"/>
      </w:pPr>
      <w:r>
        <w:t xml:space="preserve">Figure Malvaceae Divergence: Distribution of synonymous substitution rates (dS) between 13,643 single copy orthologs between </w:t>
      </w:r>
      <w:r w:rsidRPr="007D17C2">
        <w:rPr>
          <w:i/>
        </w:rPr>
        <w:t xml:space="preserve">T. cacao </w:t>
      </w:r>
      <w:r w:rsidRPr="007D17C2">
        <w:t>and</w:t>
      </w:r>
      <w:r w:rsidRPr="007D17C2">
        <w:rPr>
          <w:i/>
        </w:rPr>
        <w:t xml:space="preserve"> G. raimondii</w:t>
      </w:r>
      <w:r>
        <w:t xml:space="preserve">. </w:t>
      </w:r>
      <w:proofErr w:type="gramStart"/>
      <w:r>
        <w:t>The median value of the distribution (0.4332) is marked by a vertical black line</w:t>
      </w:r>
      <w:proofErr w:type="gramEnd"/>
      <w:r>
        <w:t xml:space="preserve">. </w:t>
      </w:r>
      <w:bookmarkStart w:id="29" w:name="_GoBack"/>
      <w:bookmarkEnd w:id="29"/>
    </w:p>
    <w:sectPr w:rsidR="007D17C2" w:rsidRPr="0007003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Grover, Corrinne E [EEOBS]" w:date="2017-07-14T10:42:00Z" w:initials="GCE[">
    <w:p w14:paraId="785E035D" w14:textId="3760F754" w:rsidR="001646A8" w:rsidRDefault="001646A8">
      <w:pPr>
        <w:pStyle w:val="CommentText"/>
      </w:pPr>
      <w:r>
        <w:rPr>
          <w:rStyle w:val="CommentReference"/>
        </w:rPr>
        <w:annotationRef/>
      </w:r>
      <w:r>
        <w:t>I can find a huge number of sources regarding the age of the volcanoes which generate the islands, and about the age of the crust/sea floor…</w:t>
      </w:r>
    </w:p>
    <w:p w14:paraId="1DFD2A75" w14:textId="14529549" w:rsidR="001646A8" w:rsidRDefault="001646A8">
      <w:pPr>
        <w:pStyle w:val="CommentText"/>
      </w:pPr>
    </w:p>
    <w:p w14:paraId="3F35CFA3" w14:textId="794263A3" w:rsidR="001646A8" w:rsidRDefault="001646A8">
      <w:pPr>
        <w:pStyle w:val="CommentText"/>
      </w:pPr>
      <w:r>
        <w:t xml:space="preserve">It seems accepted that the Hawaiian archipelago is about 4-6myo; however, they are a part of the Hawaiian-Emperor seamount chain, which has experienced island birth and death and is composed of volcanoes </w:t>
      </w:r>
      <w:proofErr w:type="spellStart"/>
      <w:r>
        <w:t>ca</w:t>
      </w:r>
      <w:proofErr w:type="spellEnd"/>
      <w:r>
        <w:t xml:space="preserve"> 80 </w:t>
      </w:r>
      <w:proofErr w:type="spellStart"/>
      <w:r>
        <w:t>myo</w:t>
      </w:r>
      <w:proofErr w:type="spellEnd"/>
      <w:r>
        <w:t>. Not part of the Hawaiian archipelago, but part of the broader Hawaiian islands (Northwestern HI, the Leeward Isles) is another part of the seamount chain that is 7-27myo and has a few surviving atolls.</w:t>
      </w:r>
    </w:p>
    <w:p w14:paraId="02F56B51" w14:textId="1C22A2B9" w:rsidR="001646A8" w:rsidRDefault="001646A8">
      <w:pPr>
        <w:pStyle w:val="CommentText"/>
      </w:pPr>
    </w:p>
    <w:p w14:paraId="77C951B2" w14:textId="5900C2FB" w:rsidR="001646A8" w:rsidRDefault="001646A8">
      <w:pPr>
        <w:pStyle w:val="CommentText"/>
      </w:pPr>
      <w:r>
        <w:rPr>
          <w:rFonts w:ascii="Verdana" w:hAnsi="Verdana"/>
          <w:color w:val="000000"/>
          <w:sz w:val="18"/>
          <w:szCs w:val="18"/>
          <w:shd w:val="clear" w:color="auto" w:fill="FFFFFF"/>
        </w:rPr>
        <w:t>Edited by Decker, Robert W., Wright, Thomas L., Stauffer, Peter H., 1987, Volcanism in Hawaii: U.S. Geological Survey Professional Paper 1350, 1667 pp., </w:t>
      </w:r>
      <w:r>
        <w:rPr>
          <w:rStyle w:val="Emphasis"/>
          <w:rFonts w:ascii="Verdana" w:hAnsi="Verdana"/>
          <w:color w:val="000000"/>
          <w:sz w:val="18"/>
          <w:szCs w:val="18"/>
          <w:shd w:val="clear" w:color="auto" w:fill="FFFFFF"/>
        </w:rPr>
        <w:t>https://pubs.usgs.gov/pp/1987/1350/</w:t>
      </w:r>
      <w:r>
        <w:rPr>
          <w:rFonts w:ascii="Verdana" w:hAnsi="Verdana"/>
          <w:color w:val="000000"/>
          <w:sz w:val="18"/>
          <w:szCs w:val="18"/>
          <w:shd w:val="clear" w:color="auto" w:fill="FFFFFF"/>
        </w:rPr>
        <w:t>. </w:t>
      </w:r>
    </w:p>
  </w:comment>
  <w:comment w:id="1" w:author="Jonathan F Wendel" w:date="2017-07-13T10:48:00Z" w:initials="WJF[">
    <w:p w14:paraId="1C35FAE6" w14:textId="3982D9F5" w:rsidR="001646A8" w:rsidRDefault="001646A8">
      <w:pPr>
        <w:pStyle w:val="CommentText"/>
      </w:pPr>
      <w:r>
        <w:rPr>
          <w:rStyle w:val="CommentReference"/>
        </w:rPr>
        <w:annotationRef/>
      </w:r>
      <w:r>
        <w:t xml:space="preserve">Need to investigate and give current estimates.  I recall that the older islands, now submerged, may be older than this, and that even Niihau and </w:t>
      </w:r>
      <w:proofErr w:type="spellStart"/>
      <w:r>
        <w:t>Kuaai</w:t>
      </w:r>
      <w:proofErr w:type="spellEnd"/>
      <w:r>
        <w:t xml:space="preserve"> are more than 3.4…  there is a big literature on this, but let’s find a good, recent, authoritative review.</w:t>
      </w:r>
    </w:p>
  </w:comment>
  <w:comment w:id="2" w:author="Grover, Corrinne E [EEOBS]" w:date="2017-05-02T09:46:00Z" w:initials="GCE[">
    <w:p w14:paraId="608A9245" w14:textId="4BE98BE3" w:rsidR="001646A8" w:rsidRDefault="001646A8">
      <w:pPr>
        <w:pStyle w:val="CommentText"/>
      </w:pPr>
      <w:r>
        <w:rPr>
          <w:rStyle w:val="CommentReference"/>
        </w:rPr>
        <w:annotationRef/>
      </w:r>
      <w:r>
        <w:t xml:space="preserve">Let’s get this all into </w:t>
      </w:r>
      <w:proofErr w:type="spellStart"/>
      <w:r>
        <w:t>github</w:t>
      </w:r>
      <w:proofErr w:type="spellEnd"/>
    </w:p>
  </w:comment>
  <w:comment w:id="3" w:author="Jonathan Wendel" w:date="2017-07-13T14:28:00Z" w:initials="jfw">
    <w:p w14:paraId="6DE24034" w14:textId="3370D3C3" w:rsidR="001646A8" w:rsidRDefault="001646A8">
      <w:pPr>
        <w:pStyle w:val="CommentText"/>
      </w:pPr>
      <w:r>
        <w:rPr>
          <w:rStyle w:val="CommentReference"/>
        </w:rPr>
        <w:annotationRef/>
      </w:r>
      <w:r>
        <w:t>What is this, precisely?  2 standard deviations higher than the mean?  Also, this seems way too high, too loose, in other words.  I would think that if Ks&gt;0.1, we likely have paralogs.  Something wrong here, or convince me.</w:t>
      </w:r>
    </w:p>
  </w:comment>
  <w:comment w:id="4" w:author="Grover, Corrinne E [EEOBS]" w:date="2017-07-17T10:24:00Z" w:initials="GCE[">
    <w:p w14:paraId="76F88518" w14:textId="6FD9B63C" w:rsidR="001646A8" w:rsidRDefault="001646A8">
      <w:pPr>
        <w:pStyle w:val="CommentText"/>
      </w:pPr>
      <w:r>
        <w:rPr>
          <w:rStyle w:val="CommentReference"/>
        </w:rPr>
        <w:annotationRef/>
      </w:r>
      <w:r>
        <w:t>I haven’t numbered figures because renumbering figures is a pet peeve. Instead, I have named them. Please mark any figures that you want to see in supplemental as such. I will number at the end.</w:t>
      </w:r>
    </w:p>
  </w:comment>
  <w:comment w:id="5" w:author="Grover, Corrinne E [EEOBS]" w:date="2017-07-17T10:25:00Z" w:initials="GCE[">
    <w:p w14:paraId="0CE771F6" w14:textId="32FBF9CE" w:rsidR="001646A8" w:rsidRDefault="001646A8">
      <w:pPr>
        <w:pStyle w:val="CommentText"/>
      </w:pPr>
      <w:r>
        <w:rPr>
          <w:rStyle w:val="CommentReference"/>
        </w:rPr>
        <w:annotationRef/>
      </w:r>
      <w:r>
        <w:t>Supplemental</w:t>
      </w:r>
    </w:p>
  </w:comment>
  <w:comment w:id="6" w:author="Jonathan F Wendel" w:date="2017-07-13T15:42:00Z" w:initials="WJF[">
    <w:p w14:paraId="03CF34E9" w14:textId="7D40E518" w:rsidR="001646A8" w:rsidRDefault="001646A8">
      <w:pPr>
        <w:pStyle w:val="CommentText"/>
      </w:pPr>
      <w:r>
        <w:rPr>
          <w:rStyle w:val="CommentReference"/>
        </w:rPr>
        <w:annotationRef/>
      </w:r>
      <w:r>
        <w:t>Maybe not stringent enough – perhaps we need to talk, or maybe you agree, or maybe I am wrong.  But this seems like an erroneous justification.</w:t>
      </w:r>
    </w:p>
  </w:comment>
  <w:comment w:id="7" w:author="Justin" w:date="2017-07-19T12:13:00Z" w:initials="J">
    <w:p w14:paraId="25CC7BE0" w14:textId="0573C8DC" w:rsidR="001646A8" w:rsidRDefault="001646A8">
      <w:pPr>
        <w:pStyle w:val="CommentText"/>
      </w:pPr>
      <w:r>
        <w:rPr>
          <w:rStyle w:val="CommentReference"/>
        </w:rPr>
        <w:annotationRef/>
      </w:r>
      <w:proofErr w:type="spellStart"/>
      <w:r>
        <w:t>I”ve</w:t>
      </w:r>
      <w:proofErr w:type="spellEnd"/>
      <w:r>
        <w:t xml:space="preserve"> added the distributions for you to see. They aren’t quite normally distributed, so any calculation of </w:t>
      </w:r>
      <w:proofErr w:type="spellStart"/>
      <w:r>
        <w:t>stdev</w:t>
      </w:r>
      <w:proofErr w:type="spellEnd"/>
      <w:r>
        <w:t xml:space="preserve"> or mean is going to be overestimated. Happy to discuss. </w:t>
      </w:r>
    </w:p>
  </w:comment>
  <w:comment w:id="8" w:author="Jonathan F Wendel" w:date="2017-07-13T15:43:00Z" w:initials="WJF[">
    <w:p w14:paraId="3DA1BBD6" w14:textId="064BA3C4" w:rsidR="001646A8" w:rsidRDefault="001646A8">
      <w:pPr>
        <w:pStyle w:val="CommentText"/>
      </w:pPr>
      <w:r>
        <w:rPr>
          <w:rStyle w:val="CommentReference"/>
        </w:rPr>
        <w:annotationRef/>
      </w:r>
      <w:r>
        <w:t xml:space="preserve">Very cool, consistent with the idea that the generic divergence is young, as reported earlier.  BUT, how inflated is this number by the loose standard of &gt;0.6?  What about if 0.1?  I recommend you use the mean + 2 </w:t>
      </w:r>
      <w:proofErr w:type="spellStart"/>
      <w:r>
        <w:t>std</w:t>
      </w:r>
      <w:proofErr w:type="spellEnd"/>
      <w:r>
        <w:t xml:space="preserve"> </w:t>
      </w:r>
      <w:proofErr w:type="spellStart"/>
      <w:r>
        <w:t>dev</w:t>
      </w:r>
      <w:proofErr w:type="spellEnd"/>
      <w:r>
        <w:t xml:space="preserve"> as the upper bound for a conservative estimate of which genes to include, rather than something arbitrary like 0.6 or 0.1</w:t>
      </w:r>
    </w:p>
  </w:comment>
  <w:comment w:id="9" w:author="Jonathan F Wendel" w:date="2017-07-13T15:48:00Z" w:initials="WJF[">
    <w:p w14:paraId="1C05A21A" w14:textId="5E5710B2" w:rsidR="001646A8" w:rsidRDefault="001646A8">
      <w:pPr>
        <w:pStyle w:val="CommentText"/>
      </w:pPr>
      <w:r>
        <w:rPr>
          <w:rStyle w:val="CommentReference"/>
        </w:rPr>
        <w:annotationRef/>
      </w:r>
      <w:r>
        <w:t xml:space="preserve">Huh?  This is CNV between taxa.  So do you mean higher copy number vs. lower copy number with these values?  Or do you mean relative to Gossypium plus the other taxon?  </w:t>
      </w:r>
    </w:p>
  </w:comment>
  <w:comment w:id="10" w:author="Grover, Corrinne E [EEOBS]" w:date="2017-07-17T09:17:00Z" w:initials="GCE[">
    <w:p w14:paraId="70E331FC" w14:textId="27BD1B7F" w:rsidR="001646A8" w:rsidRDefault="001646A8">
      <w:pPr>
        <w:pStyle w:val="CommentText"/>
      </w:pPr>
      <w:r>
        <w:rPr>
          <w:rStyle w:val="CommentReference"/>
        </w:rPr>
        <w:annotationRef/>
      </w:r>
      <w:r>
        <w:t>Reworded; more clear?</w:t>
      </w:r>
    </w:p>
  </w:comment>
  <w:comment w:id="11" w:author="Grover, Corrinne E [EEOBS] [2]" w:date="2017-06-24T19:07:00Z" w:initials="GCE[">
    <w:p w14:paraId="00056EA0" w14:textId="1E2E67F3" w:rsidR="001646A8" w:rsidRDefault="001646A8">
      <w:pPr>
        <w:pStyle w:val="CommentText"/>
      </w:pPr>
      <w:r>
        <w:rPr>
          <w:rStyle w:val="CommentReference"/>
        </w:rPr>
        <w:annotationRef/>
      </w:r>
      <w:r>
        <w:t>Are these really dual losses then? Truncated products? Other?</w:t>
      </w:r>
    </w:p>
  </w:comment>
  <w:comment w:id="12" w:author="Jonathan F Wendel" w:date="2017-07-13T15:56:00Z" w:initials="WJF[">
    <w:p w14:paraId="61645570" w14:textId="12B70C51" w:rsidR="001646A8" w:rsidRDefault="001646A8">
      <w:pPr>
        <w:pStyle w:val="CommentText"/>
      </w:pPr>
      <w:r>
        <w:rPr>
          <w:rStyle w:val="CommentReference"/>
        </w:rPr>
        <w:annotationRef/>
      </w:r>
      <w:r>
        <w:t>Not clear how this confirms reasonable.  What does this actually mean?</w:t>
      </w:r>
    </w:p>
  </w:comment>
  <w:comment w:id="13" w:author="Grover, Corrinne E [EEOBS]" w:date="2017-07-17T09:39:00Z" w:initials="GCE[">
    <w:p w14:paraId="11FA092F" w14:textId="50038027" w:rsidR="001646A8" w:rsidRDefault="001646A8">
      <w:pPr>
        <w:pStyle w:val="CommentText"/>
      </w:pPr>
      <w:r>
        <w:rPr>
          <w:rStyle w:val="CommentReference"/>
        </w:rPr>
        <w:annotationRef/>
      </w:r>
      <w:r>
        <w:t>Make sense?</w:t>
      </w:r>
    </w:p>
  </w:comment>
  <w:comment w:id="14" w:author="Jonathan F Wendel" w:date="2017-07-13T16:01:00Z" w:initials="WJF[">
    <w:p w14:paraId="6C2BD6E2" w14:textId="77777777" w:rsidR="001646A8" w:rsidRDefault="001646A8">
      <w:pPr>
        <w:pStyle w:val="CommentText"/>
      </w:pPr>
      <w:r>
        <w:rPr>
          <w:rStyle w:val="CommentReference"/>
        </w:rPr>
        <w:annotationRef/>
      </w:r>
      <w:r>
        <w:t xml:space="preserve">Yardstick for older vs. younger?  </w:t>
      </w:r>
    </w:p>
    <w:p w14:paraId="4681DF42" w14:textId="52048EF4" w:rsidR="001646A8" w:rsidRDefault="001646A8">
      <w:pPr>
        <w:pStyle w:val="CommentText"/>
      </w:pPr>
      <w:r>
        <w:t>And, perhaps another method is to rank the 188 clusters from youngest to oldest, divide into quartiles, and address the questions/issues that way??</w:t>
      </w:r>
    </w:p>
  </w:comment>
  <w:comment w:id="15" w:author="Grover, Corrinne E [EEOBS]" w:date="2017-07-14T14:28:00Z" w:initials="GCE[">
    <w:p w14:paraId="01D589DE" w14:textId="641B6784" w:rsidR="001646A8" w:rsidRDefault="001646A8">
      <w:pPr>
        <w:pStyle w:val="CommentText"/>
      </w:pPr>
      <w:r>
        <w:rPr>
          <w:rStyle w:val="CommentReference"/>
        </w:rPr>
        <w:annotationRef/>
      </w:r>
      <w:r>
        <w:t xml:space="preserve">We outlined it in the methods. Did I send the figure? It shows a pattern of repeat similarity that is describable by regression analysis. Basically, younger reads are those where there is a skew toward high </w:t>
      </w:r>
      <w:proofErr w:type="spellStart"/>
      <w:r>
        <w:t>identitiy</w:t>
      </w:r>
      <w:proofErr w:type="spellEnd"/>
      <w:r>
        <w:t>, whereas older reads are skewed toward less identity.</w:t>
      </w:r>
    </w:p>
  </w:comment>
  <w:comment w:id="16" w:author="Jonathan F Wendel" w:date="2017-07-13T16:05:00Z" w:initials="WJF[">
    <w:p w14:paraId="6CCFD29E" w14:textId="311B0928" w:rsidR="001646A8" w:rsidRDefault="001646A8">
      <w:pPr>
        <w:pStyle w:val="CommentText"/>
      </w:pPr>
      <w:r>
        <w:rPr>
          <w:rStyle w:val="CommentReference"/>
        </w:rPr>
        <w:annotationRef/>
      </w:r>
      <w:r>
        <w:t>??</w:t>
      </w:r>
    </w:p>
  </w:comment>
  <w:comment w:id="17" w:author="Grover, Corrinne E [EEOBS]" w:date="2017-07-14T15:57:00Z" w:initials="GCE[">
    <w:p w14:paraId="2E5338ED" w14:textId="0AF449D8" w:rsidR="001646A8" w:rsidRDefault="001646A8">
      <w:pPr>
        <w:pStyle w:val="CommentText"/>
      </w:pPr>
      <w:r>
        <w:rPr>
          <w:rStyle w:val="CommentReference"/>
        </w:rPr>
        <w:annotationRef/>
      </w:r>
      <w:r>
        <w:t>Non-LTR element</w:t>
      </w:r>
    </w:p>
  </w:comment>
  <w:comment w:id="19" w:author="Jonathan F Wendel" w:date="2017-07-13T16:06:00Z" w:initials="WJF[">
    <w:p w14:paraId="2267D205" w14:textId="624EA861" w:rsidR="001646A8" w:rsidRDefault="001646A8">
      <w:pPr>
        <w:pStyle w:val="CommentText"/>
      </w:pPr>
      <w:r>
        <w:rPr>
          <w:rStyle w:val="CommentReference"/>
        </w:rPr>
        <w:annotationRef/>
      </w:r>
      <w:r>
        <w:t>Hence the dating importance above.  If you wish to propose independent proliferation in both lineages, the burden of proof is on you.  So to speak.  More parsimonious is that this proliferation occurred prior to divergence, so it can’t be all that young!</w:t>
      </w:r>
    </w:p>
  </w:comment>
  <w:comment w:id="18" w:author="Grover, Corrinne E [EEOBS]" w:date="2017-07-14T15:55:00Z" w:initials="GCE[">
    <w:p w14:paraId="12A1C224" w14:textId="5C076A41" w:rsidR="001646A8" w:rsidRDefault="001646A8">
      <w:pPr>
        <w:pStyle w:val="CommentText"/>
      </w:pPr>
      <w:r>
        <w:rPr>
          <w:rStyle w:val="CommentReference"/>
        </w:rPr>
        <w:annotationRef/>
      </w:r>
      <w:r>
        <w:t>Dating TEs with short reads is tricky. Maybe check out the methods for this part again and see what you think. The problem here is that we don’t have LTRs to compare. I haven’t checked the genome sequences themselves to see how many TEs are assembled in full; however, there is going to be a bias there. Those that easily assemble in full will be older; those that are younger will “stack”. That is why we took the approach of read percent identity to guesstimate if the elements are recent (high identity) or older (less read identity).</w:t>
      </w:r>
    </w:p>
  </w:comment>
  <w:comment w:id="20" w:author="Jonathan F Wendel" w:date="2017-07-13T16:07:00Z" w:initials="WJF[">
    <w:p w14:paraId="710A3527" w14:textId="2EF715C6" w:rsidR="001646A8" w:rsidRDefault="001646A8">
      <w:pPr>
        <w:pStyle w:val="CommentText"/>
      </w:pPr>
      <w:r>
        <w:rPr>
          <w:rStyle w:val="CommentReference"/>
        </w:rPr>
        <w:annotationRef/>
      </w:r>
      <w:r>
        <w:t>Sketchy.  May need to align LTRs and get actual substitution amounts??</w:t>
      </w:r>
    </w:p>
  </w:comment>
  <w:comment w:id="21" w:author="Grover, Corrinne E [EEOBS]" w:date="2017-07-17T10:14:00Z" w:initials="GCE[">
    <w:p w14:paraId="79DD2A79" w14:textId="54E949F4" w:rsidR="001646A8" w:rsidRDefault="001646A8">
      <w:pPr>
        <w:pStyle w:val="CommentText"/>
      </w:pPr>
      <w:r>
        <w:rPr>
          <w:rStyle w:val="CommentReference"/>
        </w:rPr>
        <w:annotationRef/>
      </w:r>
      <w:r>
        <w:t>See above. Thoughts?</w:t>
      </w:r>
    </w:p>
  </w:comment>
  <w:comment w:id="22" w:author="Jonathan F Wendel" w:date="2017-07-13T16:14:00Z" w:initials="WJF[">
    <w:p w14:paraId="284F136D" w14:textId="77777777" w:rsidR="001646A8" w:rsidRDefault="001646A8">
      <w:pPr>
        <w:pStyle w:val="CommentText"/>
      </w:pPr>
      <w:r>
        <w:rPr>
          <w:rStyle w:val="CommentReference"/>
        </w:rPr>
        <w:annotationRef/>
      </w:r>
      <w:r>
        <w:t>Hmmm…</w:t>
      </w:r>
    </w:p>
    <w:p w14:paraId="2D9102ED" w14:textId="6D3D559C" w:rsidR="001646A8" w:rsidRDefault="001646A8">
      <w:pPr>
        <w:pStyle w:val="CommentText"/>
      </w:pPr>
      <w:r>
        <w:t>So, very cool analysis.  I like it a lot.  Comments</w:t>
      </w:r>
    </w:p>
    <w:p w14:paraId="4EF40946" w14:textId="77777777" w:rsidR="001646A8" w:rsidRDefault="001646A8">
      <w:pPr>
        <w:pStyle w:val="CommentText"/>
      </w:pPr>
    </w:p>
    <w:p w14:paraId="6D9A86D1" w14:textId="25E5CC59" w:rsidR="001646A8" w:rsidRDefault="001646A8">
      <w:pPr>
        <w:pStyle w:val="CommentText"/>
        <w:rPr>
          <w:color w:val="00B050"/>
        </w:rPr>
      </w:pPr>
      <w:r>
        <w:t>First, in both lineages, there are more deletions than insertions.  This might help explain the genome downsizing we talked about in “feast and famine”, 2002 (</w:t>
      </w:r>
      <w:r w:rsidRPr="00B05268">
        <w:t xml:space="preserve">Wendel, Jonathan F., et al. "Feast and famine in plant genomes." </w:t>
      </w:r>
      <w:proofErr w:type="spellStart"/>
      <w:r w:rsidRPr="00B05268">
        <w:t>Genetica</w:t>
      </w:r>
      <w:proofErr w:type="spellEnd"/>
      <w:r w:rsidRPr="00B05268">
        <w:t xml:space="preserve"> 115.1 (2002): 37-47.</w:t>
      </w:r>
      <w:r>
        <w:t xml:space="preserve">), relative to Gossypium, but to make this point clear, we would need the net for each genome relative to Gossypium, not to each other!  </w:t>
      </w:r>
      <w:r>
        <w:rPr>
          <w:color w:val="00B050"/>
        </w:rPr>
        <w:t>Unless I am misunderstanding, it is the same number. Because the requirement of Gr=</w:t>
      </w:r>
      <w:proofErr w:type="spellStart"/>
      <w:r>
        <w:rPr>
          <w:color w:val="00B050"/>
        </w:rPr>
        <w:t>Kd</w:t>
      </w:r>
      <w:proofErr w:type="spellEnd"/>
      <w:r>
        <w:rPr>
          <w:color w:val="00B050"/>
        </w:rPr>
        <w:t xml:space="preserve"> or Gr= </w:t>
      </w:r>
      <w:proofErr w:type="spellStart"/>
      <w:r>
        <w:rPr>
          <w:color w:val="00B050"/>
        </w:rPr>
        <w:t>Gk</w:t>
      </w:r>
      <w:proofErr w:type="spellEnd"/>
      <w:r>
        <w:rPr>
          <w:color w:val="00B050"/>
        </w:rPr>
        <w:t xml:space="preserve">, then the overall number reported here is, essentially, relative to both. The problem is how to determine the gain/loss in the lineage leading up to their split. </w:t>
      </w:r>
      <w:r>
        <w:t xml:space="preserve">How many more nucleotides are lost in each genome relative to gained?  Notice that this is only about half of the time that the two lineages have been evolving separately, so </w:t>
      </w:r>
      <w:r>
        <w:rPr>
          <w:i/>
        </w:rPr>
        <w:t>it is possible</w:t>
      </w:r>
      <w:r>
        <w:t xml:space="preserve">, without a further distant outgroup, to estimate the amount of total shrinkage by doubling the average of these two lineage-specific numbers, since their divergence is about half of the total time since divergence from Gossypium.  Nice idea for the discussion, I think. </w:t>
      </w:r>
      <w:r>
        <w:rPr>
          <w:color w:val="00B050"/>
        </w:rPr>
        <w:t>Okay, I think I understand. Take the overall amount of deleted sequence from each, make an average. Do the same for the overall inserted sequence. These are nearly identical (see below). A caveat, though, would be that this is reflective of small gains and losses, not TE gains or larger losses</w:t>
      </w:r>
    </w:p>
    <w:p w14:paraId="5561CA7C" w14:textId="23A1DC34" w:rsidR="001646A8" w:rsidRDefault="001646A8">
      <w:pPr>
        <w:pStyle w:val="CommentText"/>
        <w:rPr>
          <w:color w:val="00B050"/>
        </w:rPr>
      </w:pPr>
    </w:p>
    <w:p w14:paraId="1389729D" w14:textId="16C299DD" w:rsidR="001646A8" w:rsidRDefault="001646A8">
      <w:pPr>
        <w:pStyle w:val="CommentText"/>
        <w:rPr>
          <w:color w:val="00B050"/>
        </w:rPr>
      </w:pPr>
      <w:r>
        <w:rPr>
          <w:color w:val="00B050"/>
        </w:rPr>
        <w:t xml:space="preserve">The average loss between </w:t>
      </w:r>
      <w:proofErr w:type="spellStart"/>
      <w:r>
        <w:rPr>
          <w:color w:val="00B050"/>
        </w:rPr>
        <w:t>Kd-Gk</w:t>
      </w:r>
      <w:proofErr w:type="spellEnd"/>
      <w:r>
        <w:rPr>
          <w:color w:val="00B050"/>
        </w:rPr>
        <w:t>=641,133</w:t>
      </w:r>
    </w:p>
    <w:p w14:paraId="42956350" w14:textId="6D857D33" w:rsidR="001646A8" w:rsidRPr="00474151" w:rsidRDefault="001646A8">
      <w:pPr>
        <w:pStyle w:val="CommentText"/>
        <w:rPr>
          <w:color w:val="00B050"/>
        </w:rPr>
      </w:pPr>
      <w:r>
        <w:rPr>
          <w:color w:val="00B050"/>
        </w:rPr>
        <w:t xml:space="preserve">The average gain between </w:t>
      </w:r>
      <w:proofErr w:type="spellStart"/>
      <w:r>
        <w:rPr>
          <w:color w:val="00B050"/>
        </w:rPr>
        <w:t>Kd-Gk</w:t>
      </w:r>
      <w:proofErr w:type="spellEnd"/>
      <w:r>
        <w:rPr>
          <w:color w:val="00B050"/>
        </w:rPr>
        <w:t>=631,817</w:t>
      </w:r>
    </w:p>
    <w:p w14:paraId="50FEF4A1" w14:textId="77777777" w:rsidR="001646A8" w:rsidRDefault="001646A8">
      <w:pPr>
        <w:pStyle w:val="CommentText"/>
      </w:pPr>
    </w:p>
    <w:p w14:paraId="369C7695" w14:textId="650A2374" w:rsidR="001646A8" w:rsidRDefault="001646A8">
      <w:pPr>
        <w:pStyle w:val="CommentText"/>
      </w:pPr>
      <w:r>
        <w:t>Second, this is remarkable that the net difference is only 181.kb, out of genomes that are 600000 kb.  I might point this out – only 0.1%, consistent with the observation of equivalent genome sizes.</w:t>
      </w:r>
    </w:p>
    <w:p w14:paraId="51B6BC8B" w14:textId="77777777" w:rsidR="001646A8" w:rsidRDefault="001646A8">
      <w:pPr>
        <w:pStyle w:val="CommentText"/>
      </w:pPr>
    </w:p>
    <w:p w14:paraId="67319FD0" w14:textId="34A7E0F0" w:rsidR="001646A8" w:rsidRPr="00F625FA" w:rsidRDefault="001646A8">
      <w:pPr>
        <w:pStyle w:val="CommentText"/>
        <w:rPr>
          <w:color w:val="00B050"/>
        </w:rPr>
      </w:pPr>
      <w:r>
        <w:t xml:space="preserve">Third, perhaps this part of the results would benefit from a reminder about the assembly quality and how unassembled portions, or different quality between the two assemblies, might affect these interpretations. </w:t>
      </w:r>
      <w:r>
        <w:rPr>
          <w:color w:val="00B050"/>
        </w:rPr>
        <w:t xml:space="preserve">The indel portion was completed not with assemblies, but with </w:t>
      </w:r>
      <w:proofErr w:type="spellStart"/>
      <w:r>
        <w:rPr>
          <w:color w:val="00B050"/>
        </w:rPr>
        <w:t>gatk</w:t>
      </w:r>
      <w:proofErr w:type="spellEnd"/>
      <w:r>
        <w:rPr>
          <w:color w:val="00B050"/>
        </w:rPr>
        <w:t>.</w:t>
      </w:r>
    </w:p>
    <w:p w14:paraId="7E68DA7B" w14:textId="78F196C3" w:rsidR="001646A8" w:rsidRPr="00131E8C" w:rsidRDefault="001646A8">
      <w:pPr>
        <w:pStyle w:val="CommentText"/>
      </w:pPr>
    </w:p>
  </w:comment>
  <w:comment w:id="23" w:author="Jonathan F Wendel" w:date="2017-07-13T16:23:00Z" w:initials="WJF[">
    <w:p w14:paraId="55684B95" w14:textId="34CAE6F1" w:rsidR="001646A8" w:rsidRDefault="001646A8">
      <w:pPr>
        <w:pStyle w:val="CommentText"/>
      </w:pPr>
      <w:r>
        <w:rPr>
          <w:rStyle w:val="CommentReference"/>
        </w:rPr>
        <w:annotationRef/>
      </w:r>
      <w:r>
        <w:t xml:space="preserve">I have this expectation, sort of, that the results should start with a pretty picture, that is, of both alignments drawn next to the reference genome.  This allows a reader to visualize the portions of the genomes in </w:t>
      </w:r>
      <w:proofErr w:type="spellStart"/>
      <w:r>
        <w:t>Gk</w:t>
      </w:r>
      <w:proofErr w:type="spellEnd"/>
      <w:r>
        <w:t xml:space="preserve"> and </w:t>
      </w:r>
      <w:proofErr w:type="spellStart"/>
      <w:r>
        <w:t>Kd</w:t>
      </w:r>
      <w:proofErr w:type="spellEnd"/>
      <w:r>
        <w:t xml:space="preserve"> that are </w:t>
      </w:r>
      <w:proofErr w:type="spellStart"/>
      <w:r>
        <w:t>alignable</w:t>
      </w:r>
      <w:proofErr w:type="spellEnd"/>
      <w:r>
        <w:t xml:space="preserve"> and “the same” as in Gossypium, and the parts that are novel in either lineage.  I expect relatively even coverage in genic regions but not so elsewhere.  Anyway, this seems natural to me, and perhaps expected.  I also think that it will be informative.  Start the results with this???</w:t>
      </w:r>
    </w:p>
  </w:comment>
  <w:comment w:id="24" w:author="Grover, Corrinne E [EEOBS]" w:date="2017-07-14T15:53:00Z" w:initials="GCE[">
    <w:p w14:paraId="276D1DEC" w14:textId="5D3123CF" w:rsidR="001646A8" w:rsidRDefault="001646A8">
      <w:pPr>
        <w:pStyle w:val="CommentText"/>
      </w:pPr>
      <w:r>
        <w:rPr>
          <w:rStyle w:val="CommentReference"/>
        </w:rPr>
        <w:annotationRef/>
      </w:r>
      <w:r>
        <w:t>We didn’t do dot-plots or whole-genome alignments per se because the Kokia genome (in particular) is in pieces. Also, that would take away from n=12, if a reviewer is alert and asks about it.</w:t>
      </w:r>
    </w:p>
  </w:comment>
  <w:comment w:id="25" w:author="Jonathan F Wendel" w:date="2017-07-13T16:25:00Z" w:initials="WJF[">
    <w:p w14:paraId="6428504A" w14:textId="467E28B4" w:rsidR="001646A8" w:rsidRDefault="001646A8">
      <w:pPr>
        <w:pStyle w:val="CommentText"/>
      </w:pPr>
      <w:r>
        <w:rPr>
          <w:rStyle w:val="CommentReference"/>
        </w:rPr>
        <w:annotationRef/>
      </w:r>
      <w:r>
        <w:t>Not edited yet.  Will need to do so after you consider my comments and revise…</w:t>
      </w:r>
    </w:p>
  </w:comment>
  <w:comment w:id="26" w:author="Grover, Corrinne E [EEOBS]" w:date="2017-07-17T11:05:00Z" w:initials="GCE[">
    <w:p w14:paraId="37995EC0" w14:textId="50B8B662" w:rsidR="001646A8" w:rsidRDefault="001646A8">
      <w:pPr>
        <w:pStyle w:val="CommentText"/>
      </w:pPr>
      <w:r>
        <w:rPr>
          <w:rStyle w:val="CommentReference"/>
        </w:rPr>
        <w:annotationRef/>
      </w:r>
      <w:r>
        <w:t>Supplemental, I think</w:t>
      </w:r>
    </w:p>
  </w:comment>
  <w:comment w:id="27" w:author="Grover, Corrinne E [EEOBS]" w:date="2017-07-17T11:06:00Z" w:initials="GCE[">
    <w:p w14:paraId="5939A5CA" w14:textId="37EFF09B" w:rsidR="001646A8" w:rsidRDefault="001646A8">
      <w:pPr>
        <w:pStyle w:val="CommentText"/>
      </w:pPr>
      <w:r>
        <w:rPr>
          <w:rStyle w:val="CommentReference"/>
        </w:rPr>
        <w:annotationRef/>
      </w:r>
      <w:r>
        <w:t>Supplemental I think</w:t>
      </w:r>
    </w:p>
    <w:p w14:paraId="0AEE455A" w14:textId="77777777" w:rsidR="001646A8" w:rsidRDefault="001646A8">
      <w:pPr>
        <w:pStyle w:val="CommentText"/>
      </w:pPr>
    </w:p>
  </w:comment>
  <w:comment w:id="28" w:author="Grover, Corrinne E [EEOBS]" w:date="2017-07-17T11:05:00Z" w:initials="GCE[">
    <w:p w14:paraId="1C7C2370" w14:textId="3DBA8552" w:rsidR="001646A8" w:rsidRDefault="001646A8">
      <w:pPr>
        <w:pStyle w:val="CommentText"/>
      </w:pPr>
      <w:r>
        <w:rPr>
          <w:rStyle w:val="CommentReference"/>
        </w:rPr>
        <w:annotationRef/>
      </w:r>
      <w:r>
        <w:t>If the non-log version is preferred, we can use t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7C951B2" w15:done="0"/>
  <w15:commentEx w15:paraId="1C35FAE6" w15:done="0"/>
  <w15:commentEx w15:paraId="608A9245" w15:done="0"/>
  <w15:commentEx w15:paraId="6DE24034" w15:done="0"/>
  <w15:commentEx w15:paraId="67A24406" w15:done="0"/>
  <w15:commentEx w15:paraId="76F88518" w15:done="0"/>
  <w15:commentEx w15:paraId="0CE771F6" w15:done="0"/>
  <w15:commentEx w15:paraId="03CF34E9" w15:done="0"/>
  <w15:commentEx w15:paraId="3DA1BBD6" w15:done="0"/>
  <w15:commentEx w15:paraId="1ED65898" w15:done="0"/>
  <w15:commentEx w15:paraId="1C05A21A" w15:done="0"/>
  <w15:commentEx w15:paraId="70E331FC" w15:paraIdParent="1C05A21A" w15:done="0"/>
  <w15:commentEx w15:paraId="00056EA0" w15:done="0"/>
  <w15:commentEx w15:paraId="61645570" w15:done="0"/>
  <w15:commentEx w15:paraId="11FA092F" w15:paraIdParent="61645570" w15:done="0"/>
  <w15:commentEx w15:paraId="4681DF42" w15:done="0"/>
  <w15:commentEx w15:paraId="01D589DE" w15:paraIdParent="4681DF42" w15:done="0"/>
  <w15:commentEx w15:paraId="6CCFD29E" w15:done="0"/>
  <w15:commentEx w15:paraId="2E5338ED" w15:paraIdParent="6CCFD29E" w15:done="0"/>
  <w15:commentEx w15:paraId="2267D205" w15:done="0"/>
  <w15:commentEx w15:paraId="12A1C224" w15:paraIdParent="2267D205" w15:done="0"/>
  <w15:commentEx w15:paraId="710A3527" w15:done="0"/>
  <w15:commentEx w15:paraId="79DD2A79" w15:paraIdParent="710A3527" w15:done="0"/>
  <w15:commentEx w15:paraId="7E68DA7B" w15:done="0"/>
  <w15:commentEx w15:paraId="55684B95" w15:done="0"/>
  <w15:commentEx w15:paraId="276D1DEC" w15:paraIdParent="55684B95" w15:done="0"/>
  <w15:commentEx w15:paraId="6428504A" w15:done="0"/>
  <w15:commentEx w15:paraId="37995EC0" w15:done="0"/>
  <w15:commentEx w15:paraId="0AEE455A" w15:done="0"/>
  <w15:commentEx w15:paraId="1C7C237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63E4D4" w14:textId="77777777" w:rsidR="001646A8" w:rsidRDefault="001646A8" w:rsidP="00B04AC1">
      <w:pPr>
        <w:spacing w:after="0" w:line="240" w:lineRule="auto"/>
      </w:pPr>
      <w:r>
        <w:separator/>
      </w:r>
    </w:p>
  </w:endnote>
  <w:endnote w:type="continuationSeparator" w:id="0">
    <w:p w14:paraId="04D5C18A" w14:textId="77777777" w:rsidR="001646A8" w:rsidRDefault="001646A8" w:rsidP="00B04A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Segoe UI">
    <w:altName w:val="Times New Roman Bold"/>
    <w:charset w:val="00"/>
    <w:family w:val="swiss"/>
    <w:pitch w:val="variable"/>
    <w:sig w:usb0="E4002EFF" w:usb1="C000E47F" w:usb2="00000009" w:usb3="00000000" w:csb0="000001FF" w:csb1="00000000"/>
  </w:font>
  <w:font w:name="Verdana">
    <w:panose1 w:val="020B0604030504040204"/>
    <w:charset w:val="00"/>
    <w:family w:val="auto"/>
    <w:pitch w:val="variable"/>
    <w:sig w:usb0="00000003" w:usb1="00000000" w:usb2="00000000" w:usb3="00000000" w:csb0="00000001" w:csb1="00000000"/>
  </w:font>
  <w:font w:name="JansonTextMacron-Regular">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游明朝">
    <w:panose1 w:val="00000000000000000000"/>
    <w:charset w:val="80"/>
    <w:family w:val="roman"/>
    <w:notTrueType/>
    <w:pitch w:val="default"/>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ED5BC1" w14:textId="77777777" w:rsidR="001646A8" w:rsidRDefault="001646A8" w:rsidP="00B04AC1">
      <w:pPr>
        <w:spacing w:after="0" w:line="240" w:lineRule="auto"/>
      </w:pPr>
      <w:r>
        <w:separator/>
      </w:r>
    </w:p>
  </w:footnote>
  <w:footnote w:type="continuationSeparator" w:id="0">
    <w:p w14:paraId="7FD66766" w14:textId="77777777" w:rsidR="001646A8" w:rsidRDefault="001646A8" w:rsidP="00B04AC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EA4699"/>
    <w:multiLevelType w:val="hybridMultilevel"/>
    <w:tmpl w:val="B71C2A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8179EF"/>
    <w:multiLevelType w:val="hybridMultilevel"/>
    <w:tmpl w:val="2C480AB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over, Corrinne E [EEOBS]">
    <w15:presenceInfo w15:providerId="AD" w15:userId="S-1-5-21-1659004503-1450960922-1606980848-72816"/>
  </w15:person>
  <w15:person w15:author="Jonathan F Wendel">
    <w15:presenceInfo w15:providerId="AD" w15:userId="S-1-5-21-1659004503-1450960922-1606980848-77910"/>
  </w15:person>
  <w15:person w15:author="Jonathan Wendel">
    <w15:presenceInfo w15:providerId="None" w15:userId="Jonathan Wendel"/>
  </w15:person>
  <w15:person w15:author="Grover, Corrinne E [EEOBS] [2]">
    <w15:presenceInfo w15:providerId="None" w15:userId="Grover, Corrinne E [EEOB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52ea5zf59f5hesttlxpff4r9dawfravxwa&quot;&gt;KokiaKirkii&lt;record-ids&gt;&lt;item&gt;1&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8&lt;/item&gt;&lt;item&gt;29&lt;/item&gt;&lt;item&gt;30&lt;/item&gt;&lt;item&gt;31&lt;/item&gt;&lt;item&gt;32&lt;/item&gt;&lt;item&gt;33&lt;/item&gt;&lt;item&gt;35&lt;/item&gt;&lt;item&gt;36&lt;/item&gt;&lt;item&gt;37&lt;/item&gt;&lt;item&gt;38&lt;/item&gt;&lt;item&gt;39&lt;/item&gt;&lt;item&gt;40&lt;/item&gt;&lt;item&gt;41&lt;/item&gt;&lt;item&gt;42&lt;/item&gt;&lt;item&gt;58&lt;/item&gt;&lt;item&gt;62&lt;/item&gt;&lt;item&gt;63&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1&lt;/item&gt;&lt;item&gt;84&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4&lt;/item&gt;&lt;item&gt;119&lt;/item&gt;&lt;item&gt;120&lt;/item&gt;&lt;item&gt;122&lt;/item&gt;&lt;item&gt;123&lt;/item&gt;&lt;item&gt;124&lt;/item&gt;&lt;item&gt;125&lt;/item&gt;&lt;/record-ids&gt;&lt;/item&gt;&lt;/Libraries&gt;"/>
  </w:docVars>
  <w:rsids>
    <w:rsidRoot w:val="00527AA9"/>
    <w:rsid w:val="00001C0B"/>
    <w:rsid w:val="00004FE0"/>
    <w:rsid w:val="000105AC"/>
    <w:rsid w:val="00024FD7"/>
    <w:rsid w:val="0004228B"/>
    <w:rsid w:val="0005287E"/>
    <w:rsid w:val="00053C17"/>
    <w:rsid w:val="00053CF6"/>
    <w:rsid w:val="0005507F"/>
    <w:rsid w:val="00070031"/>
    <w:rsid w:val="00070927"/>
    <w:rsid w:val="00081FCB"/>
    <w:rsid w:val="0008561B"/>
    <w:rsid w:val="00086D7E"/>
    <w:rsid w:val="00091D34"/>
    <w:rsid w:val="00095310"/>
    <w:rsid w:val="000A0D6B"/>
    <w:rsid w:val="000A47D9"/>
    <w:rsid w:val="000B64BB"/>
    <w:rsid w:val="000C59AC"/>
    <w:rsid w:val="000D2ABF"/>
    <w:rsid w:val="000D61B6"/>
    <w:rsid w:val="000E0CD8"/>
    <w:rsid w:val="000E313A"/>
    <w:rsid w:val="000E432D"/>
    <w:rsid w:val="000E50F2"/>
    <w:rsid w:val="000E5256"/>
    <w:rsid w:val="00101150"/>
    <w:rsid w:val="00101FBC"/>
    <w:rsid w:val="00113233"/>
    <w:rsid w:val="0011463B"/>
    <w:rsid w:val="0011523E"/>
    <w:rsid w:val="00117A32"/>
    <w:rsid w:val="001243D5"/>
    <w:rsid w:val="00124999"/>
    <w:rsid w:val="00124CF5"/>
    <w:rsid w:val="00124F71"/>
    <w:rsid w:val="00131E8C"/>
    <w:rsid w:val="001331AD"/>
    <w:rsid w:val="00133AF1"/>
    <w:rsid w:val="00143B35"/>
    <w:rsid w:val="00150F93"/>
    <w:rsid w:val="00153D4C"/>
    <w:rsid w:val="00160854"/>
    <w:rsid w:val="001646A8"/>
    <w:rsid w:val="00166A71"/>
    <w:rsid w:val="00186945"/>
    <w:rsid w:val="00195CBD"/>
    <w:rsid w:val="001965C6"/>
    <w:rsid w:val="001A3EAE"/>
    <w:rsid w:val="001B0CDB"/>
    <w:rsid w:val="001B1FD8"/>
    <w:rsid w:val="001B3A16"/>
    <w:rsid w:val="001C0C32"/>
    <w:rsid w:val="001C1700"/>
    <w:rsid w:val="001C5718"/>
    <w:rsid w:val="001C6D03"/>
    <w:rsid w:val="001C7EC1"/>
    <w:rsid w:val="001D7ED2"/>
    <w:rsid w:val="001E096A"/>
    <w:rsid w:val="001E39ED"/>
    <w:rsid w:val="001E527B"/>
    <w:rsid w:val="001F1375"/>
    <w:rsid w:val="001F65AF"/>
    <w:rsid w:val="00207BC8"/>
    <w:rsid w:val="0022184E"/>
    <w:rsid w:val="002237F8"/>
    <w:rsid w:val="00223D4A"/>
    <w:rsid w:val="0023383F"/>
    <w:rsid w:val="0024333D"/>
    <w:rsid w:val="002474F9"/>
    <w:rsid w:val="00254877"/>
    <w:rsid w:val="002604F1"/>
    <w:rsid w:val="002613A6"/>
    <w:rsid w:val="002625FF"/>
    <w:rsid w:val="00263B03"/>
    <w:rsid w:val="002704A2"/>
    <w:rsid w:val="00273CB1"/>
    <w:rsid w:val="00275494"/>
    <w:rsid w:val="002779EA"/>
    <w:rsid w:val="00282801"/>
    <w:rsid w:val="00290B65"/>
    <w:rsid w:val="002B679B"/>
    <w:rsid w:val="002B7515"/>
    <w:rsid w:val="002B7AAF"/>
    <w:rsid w:val="002C4137"/>
    <w:rsid w:val="002C6261"/>
    <w:rsid w:val="002D0C2C"/>
    <w:rsid w:val="002D6E2F"/>
    <w:rsid w:val="002E5EBD"/>
    <w:rsid w:val="002F3BE3"/>
    <w:rsid w:val="0030167B"/>
    <w:rsid w:val="003067CA"/>
    <w:rsid w:val="003141BF"/>
    <w:rsid w:val="00315614"/>
    <w:rsid w:val="003548BB"/>
    <w:rsid w:val="00361462"/>
    <w:rsid w:val="003622CC"/>
    <w:rsid w:val="00364235"/>
    <w:rsid w:val="00367245"/>
    <w:rsid w:val="003751D0"/>
    <w:rsid w:val="0039433E"/>
    <w:rsid w:val="0039502F"/>
    <w:rsid w:val="003A0A19"/>
    <w:rsid w:val="003A2F45"/>
    <w:rsid w:val="003A3AFA"/>
    <w:rsid w:val="003B04A8"/>
    <w:rsid w:val="003B32D7"/>
    <w:rsid w:val="003C06EE"/>
    <w:rsid w:val="003C1A86"/>
    <w:rsid w:val="003C3674"/>
    <w:rsid w:val="003C68C4"/>
    <w:rsid w:val="003C6E99"/>
    <w:rsid w:val="003D3D4C"/>
    <w:rsid w:val="003D3DA9"/>
    <w:rsid w:val="003D448E"/>
    <w:rsid w:val="003E25AC"/>
    <w:rsid w:val="003E5D9A"/>
    <w:rsid w:val="003F3C50"/>
    <w:rsid w:val="003F496A"/>
    <w:rsid w:val="003F670E"/>
    <w:rsid w:val="003F7146"/>
    <w:rsid w:val="00403636"/>
    <w:rsid w:val="00412C2F"/>
    <w:rsid w:val="00417CA2"/>
    <w:rsid w:val="00420338"/>
    <w:rsid w:val="00423D3B"/>
    <w:rsid w:val="00426D24"/>
    <w:rsid w:val="00430960"/>
    <w:rsid w:val="00430AF5"/>
    <w:rsid w:val="004356A0"/>
    <w:rsid w:val="0044237A"/>
    <w:rsid w:val="00442C92"/>
    <w:rsid w:val="00443541"/>
    <w:rsid w:val="004460E0"/>
    <w:rsid w:val="00457C7C"/>
    <w:rsid w:val="004670DC"/>
    <w:rsid w:val="00470BB8"/>
    <w:rsid w:val="00474151"/>
    <w:rsid w:val="004746FD"/>
    <w:rsid w:val="00485F39"/>
    <w:rsid w:val="004874FA"/>
    <w:rsid w:val="00487C56"/>
    <w:rsid w:val="00490E61"/>
    <w:rsid w:val="00491B99"/>
    <w:rsid w:val="004B04FD"/>
    <w:rsid w:val="004B4BE9"/>
    <w:rsid w:val="004B7B8A"/>
    <w:rsid w:val="004B7CF5"/>
    <w:rsid w:val="004C1A29"/>
    <w:rsid w:val="004D34CB"/>
    <w:rsid w:val="004D6D7A"/>
    <w:rsid w:val="004E5F56"/>
    <w:rsid w:val="004F1CF2"/>
    <w:rsid w:val="004F60B6"/>
    <w:rsid w:val="0051282F"/>
    <w:rsid w:val="00522084"/>
    <w:rsid w:val="00523E25"/>
    <w:rsid w:val="00527AA9"/>
    <w:rsid w:val="00530862"/>
    <w:rsid w:val="00540EA0"/>
    <w:rsid w:val="00544FBF"/>
    <w:rsid w:val="005457BE"/>
    <w:rsid w:val="00551A4E"/>
    <w:rsid w:val="00552CCE"/>
    <w:rsid w:val="005572AC"/>
    <w:rsid w:val="00562B01"/>
    <w:rsid w:val="00564474"/>
    <w:rsid w:val="00570945"/>
    <w:rsid w:val="0057138E"/>
    <w:rsid w:val="00580E02"/>
    <w:rsid w:val="00585D53"/>
    <w:rsid w:val="00591B90"/>
    <w:rsid w:val="00594625"/>
    <w:rsid w:val="005949A5"/>
    <w:rsid w:val="005A0A86"/>
    <w:rsid w:val="005A0ADB"/>
    <w:rsid w:val="005B4525"/>
    <w:rsid w:val="005B45C2"/>
    <w:rsid w:val="005C5E71"/>
    <w:rsid w:val="005E7892"/>
    <w:rsid w:val="005F0BA9"/>
    <w:rsid w:val="005F3038"/>
    <w:rsid w:val="006004F3"/>
    <w:rsid w:val="0060105F"/>
    <w:rsid w:val="006075C9"/>
    <w:rsid w:val="00611C13"/>
    <w:rsid w:val="006134EC"/>
    <w:rsid w:val="006226C5"/>
    <w:rsid w:val="006249F5"/>
    <w:rsid w:val="00624C19"/>
    <w:rsid w:val="006259A8"/>
    <w:rsid w:val="006325AC"/>
    <w:rsid w:val="00634E5B"/>
    <w:rsid w:val="00643FEC"/>
    <w:rsid w:val="0065416E"/>
    <w:rsid w:val="00664FDC"/>
    <w:rsid w:val="006654CA"/>
    <w:rsid w:val="006667BE"/>
    <w:rsid w:val="00671B76"/>
    <w:rsid w:val="00672742"/>
    <w:rsid w:val="00680902"/>
    <w:rsid w:val="006962EB"/>
    <w:rsid w:val="00696FEF"/>
    <w:rsid w:val="006A69DB"/>
    <w:rsid w:val="006A7809"/>
    <w:rsid w:val="006B275F"/>
    <w:rsid w:val="006C0723"/>
    <w:rsid w:val="006D702F"/>
    <w:rsid w:val="006E0CE9"/>
    <w:rsid w:val="006F164D"/>
    <w:rsid w:val="00707B46"/>
    <w:rsid w:val="00713285"/>
    <w:rsid w:val="0072265B"/>
    <w:rsid w:val="007314BA"/>
    <w:rsid w:val="00742B97"/>
    <w:rsid w:val="00756A47"/>
    <w:rsid w:val="00757F56"/>
    <w:rsid w:val="00762251"/>
    <w:rsid w:val="007631BC"/>
    <w:rsid w:val="00772F9D"/>
    <w:rsid w:val="00774D24"/>
    <w:rsid w:val="00780297"/>
    <w:rsid w:val="0078417D"/>
    <w:rsid w:val="0078439C"/>
    <w:rsid w:val="00794CD1"/>
    <w:rsid w:val="00796ACC"/>
    <w:rsid w:val="0079791F"/>
    <w:rsid w:val="007A149B"/>
    <w:rsid w:val="007A6E95"/>
    <w:rsid w:val="007B6F34"/>
    <w:rsid w:val="007C72C1"/>
    <w:rsid w:val="007D17C2"/>
    <w:rsid w:val="007D59A6"/>
    <w:rsid w:val="007E07B8"/>
    <w:rsid w:val="007E3C58"/>
    <w:rsid w:val="007E4BBC"/>
    <w:rsid w:val="007F3F6C"/>
    <w:rsid w:val="0081234A"/>
    <w:rsid w:val="00812A5F"/>
    <w:rsid w:val="00815069"/>
    <w:rsid w:val="00821327"/>
    <w:rsid w:val="00825AB0"/>
    <w:rsid w:val="0084403D"/>
    <w:rsid w:val="0084460B"/>
    <w:rsid w:val="00844AB5"/>
    <w:rsid w:val="008503CC"/>
    <w:rsid w:val="008523D3"/>
    <w:rsid w:val="00860B13"/>
    <w:rsid w:val="008772EF"/>
    <w:rsid w:val="0088197C"/>
    <w:rsid w:val="008B77A0"/>
    <w:rsid w:val="008D112F"/>
    <w:rsid w:val="008D1D08"/>
    <w:rsid w:val="008E2ACA"/>
    <w:rsid w:val="008E4D83"/>
    <w:rsid w:val="008E6803"/>
    <w:rsid w:val="008E7C28"/>
    <w:rsid w:val="008F007C"/>
    <w:rsid w:val="008F4ABC"/>
    <w:rsid w:val="008F62B4"/>
    <w:rsid w:val="0090141E"/>
    <w:rsid w:val="00910540"/>
    <w:rsid w:val="0091634B"/>
    <w:rsid w:val="00920024"/>
    <w:rsid w:val="00930C4E"/>
    <w:rsid w:val="00931973"/>
    <w:rsid w:val="00934339"/>
    <w:rsid w:val="00935BDC"/>
    <w:rsid w:val="00951240"/>
    <w:rsid w:val="00953E24"/>
    <w:rsid w:val="00961765"/>
    <w:rsid w:val="00973A4A"/>
    <w:rsid w:val="009829EC"/>
    <w:rsid w:val="00983911"/>
    <w:rsid w:val="009915C3"/>
    <w:rsid w:val="00992F04"/>
    <w:rsid w:val="0099556C"/>
    <w:rsid w:val="009961E8"/>
    <w:rsid w:val="009A067D"/>
    <w:rsid w:val="009A20AC"/>
    <w:rsid w:val="009A2CE7"/>
    <w:rsid w:val="009A4FCF"/>
    <w:rsid w:val="009A53E5"/>
    <w:rsid w:val="009B27AB"/>
    <w:rsid w:val="009B39AC"/>
    <w:rsid w:val="009B49B6"/>
    <w:rsid w:val="009C09A1"/>
    <w:rsid w:val="009C5893"/>
    <w:rsid w:val="009C622D"/>
    <w:rsid w:val="009C6A08"/>
    <w:rsid w:val="009C7C8B"/>
    <w:rsid w:val="009D56BC"/>
    <w:rsid w:val="009E0ABD"/>
    <w:rsid w:val="009E20B9"/>
    <w:rsid w:val="009E65C9"/>
    <w:rsid w:val="009E74BF"/>
    <w:rsid w:val="009F4E29"/>
    <w:rsid w:val="00A00C45"/>
    <w:rsid w:val="00A05C2A"/>
    <w:rsid w:val="00A06560"/>
    <w:rsid w:val="00A06AC5"/>
    <w:rsid w:val="00A205DD"/>
    <w:rsid w:val="00A227DD"/>
    <w:rsid w:val="00A22A3C"/>
    <w:rsid w:val="00A234E6"/>
    <w:rsid w:val="00A245C9"/>
    <w:rsid w:val="00A273FC"/>
    <w:rsid w:val="00A352F5"/>
    <w:rsid w:val="00A379D3"/>
    <w:rsid w:val="00A51DD4"/>
    <w:rsid w:val="00A77DBC"/>
    <w:rsid w:val="00A85E67"/>
    <w:rsid w:val="00A944A9"/>
    <w:rsid w:val="00AA5C4C"/>
    <w:rsid w:val="00AA671B"/>
    <w:rsid w:val="00AA7BE3"/>
    <w:rsid w:val="00AC24BA"/>
    <w:rsid w:val="00AC2B03"/>
    <w:rsid w:val="00AC3C6A"/>
    <w:rsid w:val="00AC4F78"/>
    <w:rsid w:val="00AC6943"/>
    <w:rsid w:val="00AD29F3"/>
    <w:rsid w:val="00AF2F76"/>
    <w:rsid w:val="00AF3EFF"/>
    <w:rsid w:val="00AF4EA8"/>
    <w:rsid w:val="00AF568B"/>
    <w:rsid w:val="00B00E02"/>
    <w:rsid w:val="00B032E0"/>
    <w:rsid w:val="00B045BF"/>
    <w:rsid w:val="00B04AC1"/>
    <w:rsid w:val="00B05268"/>
    <w:rsid w:val="00B05F0D"/>
    <w:rsid w:val="00B05F19"/>
    <w:rsid w:val="00B07CEC"/>
    <w:rsid w:val="00B10290"/>
    <w:rsid w:val="00B12729"/>
    <w:rsid w:val="00B22F43"/>
    <w:rsid w:val="00B23847"/>
    <w:rsid w:val="00B23C06"/>
    <w:rsid w:val="00B25251"/>
    <w:rsid w:val="00B31AD7"/>
    <w:rsid w:val="00B3218B"/>
    <w:rsid w:val="00B32909"/>
    <w:rsid w:val="00B36423"/>
    <w:rsid w:val="00B36A22"/>
    <w:rsid w:val="00B4212B"/>
    <w:rsid w:val="00B5165F"/>
    <w:rsid w:val="00B66A8B"/>
    <w:rsid w:val="00B803F5"/>
    <w:rsid w:val="00B915D9"/>
    <w:rsid w:val="00BA2CAA"/>
    <w:rsid w:val="00BA749E"/>
    <w:rsid w:val="00BA7D1F"/>
    <w:rsid w:val="00BB0A33"/>
    <w:rsid w:val="00BB4613"/>
    <w:rsid w:val="00BC520F"/>
    <w:rsid w:val="00BC618D"/>
    <w:rsid w:val="00BD15B3"/>
    <w:rsid w:val="00BD57E7"/>
    <w:rsid w:val="00BE6E3C"/>
    <w:rsid w:val="00BF4F13"/>
    <w:rsid w:val="00BF58DD"/>
    <w:rsid w:val="00C01357"/>
    <w:rsid w:val="00C03EAF"/>
    <w:rsid w:val="00C13819"/>
    <w:rsid w:val="00C261F9"/>
    <w:rsid w:val="00C34EE2"/>
    <w:rsid w:val="00C373AD"/>
    <w:rsid w:val="00C37DF5"/>
    <w:rsid w:val="00C47760"/>
    <w:rsid w:val="00C51889"/>
    <w:rsid w:val="00C618B1"/>
    <w:rsid w:val="00C620A0"/>
    <w:rsid w:val="00C6750F"/>
    <w:rsid w:val="00C74BC3"/>
    <w:rsid w:val="00C840E4"/>
    <w:rsid w:val="00C908C6"/>
    <w:rsid w:val="00C966B7"/>
    <w:rsid w:val="00CB7E0D"/>
    <w:rsid w:val="00CC4F9F"/>
    <w:rsid w:val="00CC4FDD"/>
    <w:rsid w:val="00CE358F"/>
    <w:rsid w:val="00CE64D8"/>
    <w:rsid w:val="00CF2CA2"/>
    <w:rsid w:val="00D01422"/>
    <w:rsid w:val="00D04346"/>
    <w:rsid w:val="00D07B1E"/>
    <w:rsid w:val="00D14976"/>
    <w:rsid w:val="00D16902"/>
    <w:rsid w:val="00D21F20"/>
    <w:rsid w:val="00D26F8D"/>
    <w:rsid w:val="00D34EF5"/>
    <w:rsid w:val="00D41B42"/>
    <w:rsid w:val="00D450C0"/>
    <w:rsid w:val="00D51315"/>
    <w:rsid w:val="00D53B92"/>
    <w:rsid w:val="00D5699C"/>
    <w:rsid w:val="00D67112"/>
    <w:rsid w:val="00D67A52"/>
    <w:rsid w:val="00D70169"/>
    <w:rsid w:val="00D705DF"/>
    <w:rsid w:val="00D732FA"/>
    <w:rsid w:val="00D73D54"/>
    <w:rsid w:val="00D74752"/>
    <w:rsid w:val="00D7712D"/>
    <w:rsid w:val="00D87612"/>
    <w:rsid w:val="00D87FFA"/>
    <w:rsid w:val="00D94147"/>
    <w:rsid w:val="00DA3496"/>
    <w:rsid w:val="00DC5BAE"/>
    <w:rsid w:val="00DC6E26"/>
    <w:rsid w:val="00DD5F6E"/>
    <w:rsid w:val="00DE22E9"/>
    <w:rsid w:val="00DF4D0E"/>
    <w:rsid w:val="00E051EB"/>
    <w:rsid w:val="00E227E0"/>
    <w:rsid w:val="00E27239"/>
    <w:rsid w:val="00E27797"/>
    <w:rsid w:val="00E32093"/>
    <w:rsid w:val="00E34B06"/>
    <w:rsid w:val="00E3721E"/>
    <w:rsid w:val="00E4288C"/>
    <w:rsid w:val="00E50019"/>
    <w:rsid w:val="00E509F3"/>
    <w:rsid w:val="00E513C4"/>
    <w:rsid w:val="00E64282"/>
    <w:rsid w:val="00E70B44"/>
    <w:rsid w:val="00E818F3"/>
    <w:rsid w:val="00E83116"/>
    <w:rsid w:val="00E94846"/>
    <w:rsid w:val="00EA358C"/>
    <w:rsid w:val="00EA4D66"/>
    <w:rsid w:val="00EA6B78"/>
    <w:rsid w:val="00EB0E31"/>
    <w:rsid w:val="00EB39D9"/>
    <w:rsid w:val="00EC5CA9"/>
    <w:rsid w:val="00ED06BD"/>
    <w:rsid w:val="00EE1F66"/>
    <w:rsid w:val="00EE3B50"/>
    <w:rsid w:val="00EE5495"/>
    <w:rsid w:val="00EF6CC6"/>
    <w:rsid w:val="00EF725F"/>
    <w:rsid w:val="00F00F9E"/>
    <w:rsid w:val="00F0733E"/>
    <w:rsid w:val="00F1517F"/>
    <w:rsid w:val="00F22C28"/>
    <w:rsid w:val="00F253DE"/>
    <w:rsid w:val="00F26A94"/>
    <w:rsid w:val="00F47DA9"/>
    <w:rsid w:val="00F510C0"/>
    <w:rsid w:val="00F514F4"/>
    <w:rsid w:val="00F625FA"/>
    <w:rsid w:val="00F70421"/>
    <w:rsid w:val="00F71F01"/>
    <w:rsid w:val="00F77FB3"/>
    <w:rsid w:val="00F973CE"/>
    <w:rsid w:val="00FA2E63"/>
    <w:rsid w:val="00FA3030"/>
    <w:rsid w:val="00FA3E71"/>
    <w:rsid w:val="00FA6621"/>
    <w:rsid w:val="00FA7734"/>
    <w:rsid w:val="00FB31C7"/>
    <w:rsid w:val="00FB78D6"/>
    <w:rsid w:val="00FC627A"/>
    <w:rsid w:val="00FD0584"/>
    <w:rsid w:val="00FD66E0"/>
    <w:rsid w:val="00FE23EF"/>
    <w:rsid w:val="00FF27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494D1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5">
    <w:name w:val="heading 5"/>
    <w:basedOn w:val="Normal"/>
    <w:link w:val="Heading5Char"/>
    <w:uiPriority w:val="9"/>
    <w:qFormat/>
    <w:rsid w:val="009B49B6"/>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49B6"/>
    <w:rPr>
      <w:color w:val="0000FF"/>
      <w:u w:val="single"/>
    </w:rPr>
  </w:style>
  <w:style w:type="character" w:customStyle="1" w:styleId="nlmyear">
    <w:name w:val="nlm_year"/>
    <w:basedOn w:val="DefaultParagraphFont"/>
    <w:rsid w:val="009B49B6"/>
  </w:style>
  <w:style w:type="character" w:customStyle="1" w:styleId="apple-converted-space">
    <w:name w:val="apple-converted-space"/>
    <w:basedOn w:val="DefaultParagraphFont"/>
    <w:rsid w:val="009B49B6"/>
  </w:style>
  <w:style w:type="character" w:customStyle="1" w:styleId="citationsource-book">
    <w:name w:val="citation_source-book"/>
    <w:basedOn w:val="DefaultParagraphFont"/>
    <w:rsid w:val="009B49B6"/>
  </w:style>
  <w:style w:type="character" w:customStyle="1" w:styleId="nlmpublisher-name">
    <w:name w:val="nlm_publisher-name"/>
    <w:basedOn w:val="DefaultParagraphFont"/>
    <w:rsid w:val="009B49B6"/>
  </w:style>
  <w:style w:type="character" w:customStyle="1" w:styleId="nlmpublisher-loc">
    <w:name w:val="nlm_publisher-loc"/>
    <w:basedOn w:val="DefaultParagraphFont"/>
    <w:rsid w:val="009B49B6"/>
  </w:style>
  <w:style w:type="character" w:customStyle="1" w:styleId="nlmgiven-names">
    <w:name w:val="nlm_given-names"/>
    <w:basedOn w:val="DefaultParagraphFont"/>
    <w:rsid w:val="009B49B6"/>
  </w:style>
  <w:style w:type="character" w:customStyle="1" w:styleId="nlmarticle-title">
    <w:name w:val="nlm_article-title"/>
    <w:basedOn w:val="DefaultParagraphFont"/>
    <w:rsid w:val="009B49B6"/>
  </w:style>
  <w:style w:type="character" w:customStyle="1" w:styleId="nlmfpage">
    <w:name w:val="nlm_fpage"/>
    <w:basedOn w:val="DefaultParagraphFont"/>
    <w:rsid w:val="009B49B6"/>
  </w:style>
  <w:style w:type="character" w:customStyle="1" w:styleId="nlmlpage">
    <w:name w:val="nlm_lpage"/>
    <w:basedOn w:val="DefaultParagraphFont"/>
    <w:rsid w:val="009B49B6"/>
  </w:style>
  <w:style w:type="character" w:customStyle="1" w:styleId="Heading5Char">
    <w:name w:val="Heading 5 Char"/>
    <w:basedOn w:val="DefaultParagraphFont"/>
    <w:link w:val="Heading5"/>
    <w:uiPriority w:val="9"/>
    <w:rsid w:val="009B49B6"/>
    <w:rPr>
      <w:rFonts w:ascii="Times New Roman" w:eastAsia="Times New Roman" w:hAnsi="Times New Roman" w:cs="Times New Roman"/>
      <w:b/>
      <w:bCs/>
      <w:sz w:val="20"/>
      <w:szCs w:val="20"/>
    </w:rPr>
  </w:style>
  <w:style w:type="paragraph" w:customStyle="1" w:styleId="articleref">
    <w:name w:val="articleref"/>
    <w:basedOn w:val="Normal"/>
    <w:rsid w:val="009B49B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rticlecitation">
    <w:name w:val="articlecitation"/>
    <w:basedOn w:val="Normal"/>
    <w:rsid w:val="009B49B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207BC8"/>
    <w:rPr>
      <w:sz w:val="16"/>
      <w:szCs w:val="16"/>
    </w:rPr>
  </w:style>
  <w:style w:type="paragraph" w:styleId="CommentText">
    <w:name w:val="annotation text"/>
    <w:basedOn w:val="Normal"/>
    <w:link w:val="CommentTextChar"/>
    <w:uiPriority w:val="99"/>
    <w:semiHidden/>
    <w:unhideWhenUsed/>
    <w:rsid w:val="00207BC8"/>
    <w:pPr>
      <w:spacing w:line="240" w:lineRule="auto"/>
    </w:pPr>
    <w:rPr>
      <w:sz w:val="20"/>
      <w:szCs w:val="20"/>
    </w:rPr>
  </w:style>
  <w:style w:type="character" w:customStyle="1" w:styleId="CommentTextChar">
    <w:name w:val="Comment Text Char"/>
    <w:basedOn w:val="DefaultParagraphFont"/>
    <w:link w:val="CommentText"/>
    <w:uiPriority w:val="99"/>
    <w:semiHidden/>
    <w:rsid w:val="00207BC8"/>
    <w:rPr>
      <w:sz w:val="20"/>
      <w:szCs w:val="20"/>
    </w:rPr>
  </w:style>
  <w:style w:type="paragraph" w:styleId="CommentSubject">
    <w:name w:val="annotation subject"/>
    <w:basedOn w:val="CommentText"/>
    <w:next w:val="CommentText"/>
    <w:link w:val="CommentSubjectChar"/>
    <w:uiPriority w:val="99"/>
    <w:semiHidden/>
    <w:unhideWhenUsed/>
    <w:rsid w:val="00207BC8"/>
    <w:rPr>
      <w:b/>
      <w:bCs/>
    </w:rPr>
  </w:style>
  <w:style w:type="character" w:customStyle="1" w:styleId="CommentSubjectChar">
    <w:name w:val="Comment Subject Char"/>
    <w:basedOn w:val="CommentTextChar"/>
    <w:link w:val="CommentSubject"/>
    <w:uiPriority w:val="99"/>
    <w:semiHidden/>
    <w:rsid w:val="00207BC8"/>
    <w:rPr>
      <w:b/>
      <w:bCs/>
      <w:sz w:val="20"/>
      <w:szCs w:val="20"/>
    </w:rPr>
  </w:style>
  <w:style w:type="paragraph" w:styleId="BalloonText">
    <w:name w:val="Balloon Text"/>
    <w:basedOn w:val="Normal"/>
    <w:link w:val="BalloonTextChar"/>
    <w:uiPriority w:val="99"/>
    <w:semiHidden/>
    <w:unhideWhenUsed/>
    <w:rsid w:val="00207B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7BC8"/>
    <w:rPr>
      <w:rFonts w:ascii="Segoe UI" w:hAnsi="Segoe UI" w:cs="Segoe UI"/>
      <w:sz w:val="18"/>
      <w:szCs w:val="18"/>
    </w:rPr>
  </w:style>
  <w:style w:type="paragraph" w:styleId="Revision">
    <w:name w:val="Revision"/>
    <w:hidden/>
    <w:uiPriority w:val="99"/>
    <w:semiHidden/>
    <w:rsid w:val="00E227E0"/>
    <w:pPr>
      <w:spacing w:after="0" w:line="240" w:lineRule="auto"/>
    </w:pPr>
  </w:style>
  <w:style w:type="paragraph" w:styleId="ListParagraph">
    <w:name w:val="List Paragraph"/>
    <w:basedOn w:val="Normal"/>
    <w:uiPriority w:val="34"/>
    <w:qFormat/>
    <w:rsid w:val="00540EA0"/>
    <w:pPr>
      <w:ind w:left="720"/>
      <w:contextualSpacing/>
    </w:pPr>
  </w:style>
  <w:style w:type="paragraph" w:styleId="IntenseQuote">
    <w:name w:val="Intense Quote"/>
    <w:basedOn w:val="Normal"/>
    <w:next w:val="Normal"/>
    <w:link w:val="IntenseQuoteChar"/>
    <w:uiPriority w:val="30"/>
    <w:qFormat/>
    <w:rsid w:val="00591B9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91B90"/>
    <w:rPr>
      <w:i/>
      <w:iCs/>
      <w:color w:val="5B9BD5" w:themeColor="accent1"/>
    </w:rPr>
  </w:style>
  <w:style w:type="character" w:customStyle="1" w:styleId="citationref">
    <w:name w:val="citationref"/>
    <w:basedOn w:val="DefaultParagraphFont"/>
    <w:rsid w:val="007F3F6C"/>
  </w:style>
  <w:style w:type="character" w:customStyle="1" w:styleId="italic1">
    <w:name w:val="italic1"/>
    <w:basedOn w:val="DefaultParagraphFont"/>
    <w:rsid w:val="006A7809"/>
  </w:style>
  <w:style w:type="paragraph" w:styleId="Header">
    <w:name w:val="header"/>
    <w:basedOn w:val="Normal"/>
    <w:link w:val="HeaderChar"/>
    <w:uiPriority w:val="99"/>
    <w:unhideWhenUsed/>
    <w:rsid w:val="00B04A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4AC1"/>
  </w:style>
  <w:style w:type="paragraph" w:styleId="Footer">
    <w:name w:val="footer"/>
    <w:basedOn w:val="Normal"/>
    <w:link w:val="FooterChar"/>
    <w:uiPriority w:val="99"/>
    <w:unhideWhenUsed/>
    <w:rsid w:val="00B04A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4AC1"/>
  </w:style>
  <w:style w:type="paragraph" w:customStyle="1" w:styleId="EndNoteBibliographyTitle">
    <w:name w:val="EndNote Bibliography Title"/>
    <w:basedOn w:val="Normal"/>
    <w:link w:val="EndNoteBibliographyTitleChar"/>
    <w:rsid w:val="009C09A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C09A1"/>
    <w:rPr>
      <w:rFonts w:ascii="Calibri" w:hAnsi="Calibri" w:cs="Calibri"/>
      <w:noProof/>
    </w:rPr>
  </w:style>
  <w:style w:type="paragraph" w:customStyle="1" w:styleId="EndNoteBibliography">
    <w:name w:val="EndNote Bibliography"/>
    <w:basedOn w:val="Normal"/>
    <w:link w:val="EndNoteBibliographyChar"/>
    <w:rsid w:val="009C09A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C09A1"/>
    <w:rPr>
      <w:rFonts w:ascii="Calibri" w:hAnsi="Calibri" w:cs="Calibri"/>
      <w:noProof/>
    </w:rPr>
  </w:style>
  <w:style w:type="character" w:styleId="Emphasis">
    <w:name w:val="Emphasis"/>
    <w:basedOn w:val="DefaultParagraphFont"/>
    <w:uiPriority w:val="20"/>
    <w:qFormat/>
    <w:rsid w:val="00C34EE2"/>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5">
    <w:name w:val="heading 5"/>
    <w:basedOn w:val="Normal"/>
    <w:link w:val="Heading5Char"/>
    <w:uiPriority w:val="9"/>
    <w:qFormat/>
    <w:rsid w:val="009B49B6"/>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49B6"/>
    <w:rPr>
      <w:color w:val="0000FF"/>
      <w:u w:val="single"/>
    </w:rPr>
  </w:style>
  <w:style w:type="character" w:customStyle="1" w:styleId="nlmyear">
    <w:name w:val="nlm_year"/>
    <w:basedOn w:val="DefaultParagraphFont"/>
    <w:rsid w:val="009B49B6"/>
  </w:style>
  <w:style w:type="character" w:customStyle="1" w:styleId="apple-converted-space">
    <w:name w:val="apple-converted-space"/>
    <w:basedOn w:val="DefaultParagraphFont"/>
    <w:rsid w:val="009B49B6"/>
  </w:style>
  <w:style w:type="character" w:customStyle="1" w:styleId="citationsource-book">
    <w:name w:val="citation_source-book"/>
    <w:basedOn w:val="DefaultParagraphFont"/>
    <w:rsid w:val="009B49B6"/>
  </w:style>
  <w:style w:type="character" w:customStyle="1" w:styleId="nlmpublisher-name">
    <w:name w:val="nlm_publisher-name"/>
    <w:basedOn w:val="DefaultParagraphFont"/>
    <w:rsid w:val="009B49B6"/>
  </w:style>
  <w:style w:type="character" w:customStyle="1" w:styleId="nlmpublisher-loc">
    <w:name w:val="nlm_publisher-loc"/>
    <w:basedOn w:val="DefaultParagraphFont"/>
    <w:rsid w:val="009B49B6"/>
  </w:style>
  <w:style w:type="character" w:customStyle="1" w:styleId="nlmgiven-names">
    <w:name w:val="nlm_given-names"/>
    <w:basedOn w:val="DefaultParagraphFont"/>
    <w:rsid w:val="009B49B6"/>
  </w:style>
  <w:style w:type="character" w:customStyle="1" w:styleId="nlmarticle-title">
    <w:name w:val="nlm_article-title"/>
    <w:basedOn w:val="DefaultParagraphFont"/>
    <w:rsid w:val="009B49B6"/>
  </w:style>
  <w:style w:type="character" w:customStyle="1" w:styleId="nlmfpage">
    <w:name w:val="nlm_fpage"/>
    <w:basedOn w:val="DefaultParagraphFont"/>
    <w:rsid w:val="009B49B6"/>
  </w:style>
  <w:style w:type="character" w:customStyle="1" w:styleId="nlmlpage">
    <w:name w:val="nlm_lpage"/>
    <w:basedOn w:val="DefaultParagraphFont"/>
    <w:rsid w:val="009B49B6"/>
  </w:style>
  <w:style w:type="character" w:customStyle="1" w:styleId="Heading5Char">
    <w:name w:val="Heading 5 Char"/>
    <w:basedOn w:val="DefaultParagraphFont"/>
    <w:link w:val="Heading5"/>
    <w:uiPriority w:val="9"/>
    <w:rsid w:val="009B49B6"/>
    <w:rPr>
      <w:rFonts w:ascii="Times New Roman" w:eastAsia="Times New Roman" w:hAnsi="Times New Roman" w:cs="Times New Roman"/>
      <w:b/>
      <w:bCs/>
      <w:sz w:val="20"/>
      <w:szCs w:val="20"/>
    </w:rPr>
  </w:style>
  <w:style w:type="paragraph" w:customStyle="1" w:styleId="articleref">
    <w:name w:val="articleref"/>
    <w:basedOn w:val="Normal"/>
    <w:rsid w:val="009B49B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rticlecitation">
    <w:name w:val="articlecitation"/>
    <w:basedOn w:val="Normal"/>
    <w:rsid w:val="009B49B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207BC8"/>
    <w:rPr>
      <w:sz w:val="16"/>
      <w:szCs w:val="16"/>
    </w:rPr>
  </w:style>
  <w:style w:type="paragraph" w:styleId="CommentText">
    <w:name w:val="annotation text"/>
    <w:basedOn w:val="Normal"/>
    <w:link w:val="CommentTextChar"/>
    <w:uiPriority w:val="99"/>
    <w:semiHidden/>
    <w:unhideWhenUsed/>
    <w:rsid w:val="00207BC8"/>
    <w:pPr>
      <w:spacing w:line="240" w:lineRule="auto"/>
    </w:pPr>
    <w:rPr>
      <w:sz w:val="20"/>
      <w:szCs w:val="20"/>
    </w:rPr>
  </w:style>
  <w:style w:type="character" w:customStyle="1" w:styleId="CommentTextChar">
    <w:name w:val="Comment Text Char"/>
    <w:basedOn w:val="DefaultParagraphFont"/>
    <w:link w:val="CommentText"/>
    <w:uiPriority w:val="99"/>
    <w:semiHidden/>
    <w:rsid w:val="00207BC8"/>
    <w:rPr>
      <w:sz w:val="20"/>
      <w:szCs w:val="20"/>
    </w:rPr>
  </w:style>
  <w:style w:type="paragraph" w:styleId="CommentSubject">
    <w:name w:val="annotation subject"/>
    <w:basedOn w:val="CommentText"/>
    <w:next w:val="CommentText"/>
    <w:link w:val="CommentSubjectChar"/>
    <w:uiPriority w:val="99"/>
    <w:semiHidden/>
    <w:unhideWhenUsed/>
    <w:rsid w:val="00207BC8"/>
    <w:rPr>
      <w:b/>
      <w:bCs/>
    </w:rPr>
  </w:style>
  <w:style w:type="character" w:customStyle="1" w:styleId="CommentSubjectChar">
    <w:name w:val="Comment Subject Char"/>
    <w:basedOn w:val="CommentTextChar"/>
    <w:link w:val="CommentSubject"/>
    <w:uiPriority w:val="99"/>
    <w:semiHidden/>
    <w:rsid w:val="00207BC8"/>
    <w:rPr>
      <w:b/>
      <w:bCs/>
      <w:sz w:val="20"/>
      <w:szCs w:val="20"/>
    </w:rPr>
  </w:style>
  <w:style w:type="paragraph" w:styleId="BalloonText">
    <w:name w:val="Balloon Text"/>
    <w:basedOn w:val="Normal"/>
    <w:link w:val="BalloonTextChar"/>
    <w:uiPriority w:val="99"/>
    <w:semiHidden/>
    <w:unhideWhenUsed/>
    <w:rsid w:val="00207B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7BC8"/>
    <w:rPr>
      <w:rFonts w:ascii="Segoe UI" w:hAnsi="Segoe UI" w:cs="Segoe UI"/>
      <w:sz w:val="18"/>
      <w:szCs w:val="18"/>
    </w:rPr>
  </w:style>
  <w:style w:type="paragraph" w:styleId="Revision">
    <w:name w:val="Revision"/>
    <w:hidden/>
    <w:uiPriority w:val="99"/>
    <w:semiHidden/>
    <w:rsid w:val="00E227E0"/>
    <w:pPr>
      <w:spacing w:after="0" w:line="240" w:lineRule="auto"/>
    </w:pPr>
  </w:style>
  <w:style w:type="paragraph" w:styleId="ListParagraph">
    <w:name w:val="List Paragraph"/>
    <w:basedOn w:val="Normal"/>
    <w:uiPriority w:val="34"/>
    <w:qFormat/>
    <w:rsid w:val="00540EA0"/>
    <w:pPr>
      <w:ind w:left="720"/>
      <w:contextualSpacing/>
    </w:pPr>
  </w:style>
  <w:style w:type="paragraph" w:styleId="IntenseQuote">
    <w:name w:val="Intense Quote"/>
    <w:basedOn w:val="Normal"/>
    <w:next w:val="Normal"/>
    <w:link w:val="IntenseQuoteChar"/>
    <w:uiPriority w:val="30"/>
    <w:qFormat/>
    <w:rsid w:val="00591B9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91B90"/>
    <w:rPr>
      <w:i/>
      <w:iCs/>
      <w:color w:val="5B9BD5" w:themeColor="accent1"/>
    </w:rPr>
  </w:style>
  <w:style w:type="character" w:customStyle="1" w:styleId="citationref">
    <w:name w:val="citationref"/>
    <w:basedOn w:val="DefaultParagraphFont"/>
    <w:rsid w:val="007F3F6C"/>
  </w:style>
  <w:style w:type="character" w:customStyle="1" w:styleId="italic1">
    <w:name w:val="italic1"/>
    <w:basedOn w:val="DefaultParagraphFont"/>
    <w:rsid w:val="006A7809"/>
  </w:style>
  <w:style w:type="paragraph" w:styleId="Header">
    <w:name w:val="header"/>
    <w:basedOn w:val="Normal"/>
    <w:link w:val="HeaderChar"/>
    <w:uiPriority w:val="99"/>
    <w:unhideWhenUsed/>
    <w:rsid w:val="00B04A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4AC1"/>
  </w:style>
  <w:style w:type="paragraph" w:styleId="Footer">
    <w:name w:val="footer"/>
    <w:basedOn w:val="Normal"/>
    <w:link w:val="FooterChar"/>
    <w:uiPriority w:val="99"/>
    <w:unhideWhenUsed/>
    <w:rsid w:val="00B04A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4AC1"/>
  </w:style>
  <w:style w:type="paragraph" w:customStyle="1" w:styleId="EndNoteBibliographyTitle">
    <w:name w:val="EndNote Bibliography Title"/>
    <w:basedOn w:val="Normal"/>
    <w:link w:val="EndNoteBibliographyTitleChar"/>
    <w:rsid w:val="009C09A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C09A1"/>
    <w:rPr>
      <w:rFonts w:ascii="Calibri" w:hAnsi="Calibri" w:cs="Calibri"/>
      <w:noProof/>
    </w:rPr>
  </w:style>
  <w:style w:type="paragraph" w:customStyle="1" w:styleId="EndNoteBibliography">
    <w:name w:val="EndNote Bibliography"/>
    <w:basedOn w:val="Normal"/>
    <w:link w:val="EndNoteBibliographyChar"/>
    <w:rsid w:val="009C09A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C09A1"/>
    <w:rPr>
      <w:rFonts w:ascii="Calibri" w:hAnsi="Calibri" w:cs="Calibri"/>
      <w:noProof/>
    </w:rPr>
  </w:style>
  <w:style w:type="character" w:styleId="Emphasis">
    <w:name w:val="Emphasis"/>
    <w:basedOn w:val="DefaultParagraphFont"/>
    <w:uiPriority w:val="20"/>
    <w:qFormat/>
    <w:rsid w:val="00C34EE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081891">
      <w:bodyDiv w:val="1"/>
      <w:marLeft w:val="0"/>
      <w:marRight w:val="0"/>
      <w:marTop w:val="0"/>
      <w:marBottom w:val="0"/>
      <w:divBdr>
        <w:top w:val="none" w:sz="0" w:space="0" w:color="auto"/>
        <w:left w:val="none" w:sz="0" w:space="0" w:color="auto"/>
        <w:bottom w:val="none" w:sz="0" w:space="0" w:color="auto"/>
        <w:right w:val="none" w:sz="0" w:space="0" w:color="auto"/>
      </w:divBdr>
    </w:div>
    <w:div w:id="329602908">
      <w:bodyDiv w:val="1"/>
      <w:marLeft w:val="0"/>
      <w:marRight w:val="0"/>
      <w:marTop w:val="0"/>
      <w:marBottom w:val="0"/>
      <w:divBdr>
        <w:top w:val="none" w:sz="0" w:space="0" w:color="auto"/>
        <w:left w:val="none" w:sz="0" w:space="0" w:color="auto"/>
        <w:bottom w:val="none" w:sz="0" w:space="0" w:color="auto"/>
        <w:right w:val="none" w:sz="0" w:space="0" w:color="auto"/>
      </w:divBdr>
    </w:div>
    <w:div w:id="565846651">
      <w:bodyDiv w:val="1"/>
      <w:marLeft w:val="0"/>
      <w:marRight w:val="0"/>
      <w:marTop w:val="0"/>
      <w:marBottom w:val="0"/>
      <w:divBdr>
        <w:top w:val="none" w:sz="0" w:space="0" w:color="auto"/>
        <w:left w:val="none" w:sz="0" w:space="0" w:color="auto"/>
        <w:bottom w:val="none" w:sz="0" w:space="0" w:color="auto"/>
        <w:right w:val="none" w:sz="0" w:space="0" w:color="auto"/>
      </w:divBdr>
    </w:div>
    <w:div w:id="971010889">
      <w:bodyDiv w:val="1"/>
      <w:marLeft w:val="0"/>
      <w:marRight w:val="0"/>
      <w:marTop w:val="0"/>
      <w:marBottom w:val="0"/>
      <w:divBdr>
        <w:top w:val="none" w:sz="0" w:space="0" w:color="auto"/>
        <w:left w:val="none" w:sz="0" w:space="0" w:color="auto"/>
        <w:bottom w:val="none" w:sz="0" w:space="0" w:color="auto"/>
        <w:right w:val="none" w:sz="0" w:space="0" w:color="auto"/>
      </w:divBdr>
      <w:divsChild>
        <w:div w:id="1603952555">
          <w:marLeft w:val="0"/>
          <w:marRight w:val="0"/>
          <w:marTop w:val="0"/>
          <w:marBottom w:val="0"/>
          <w:divBdr>
            <w:top w:val="none" w:sz="0" w:space="0" w:color="auto"/>
            <w:left w:val="none" w:sz="0" w:space="0" w:color="auto"/>
            <w:bottom w:val="none" w:sz="0" w:space="0" w:color="auto"/>
            <w:right w:val="none" w:sz="0" w:space="0" w:color="auto"/>
          </w:divBdr>
          <w:divsChild>
            <w:div w:id="1424960094">
              <w:marLeft w:val="0"/>
              <w:marRight w:val="0"/>
              <w:marTop w:val="0"/>
              <w:marBottom w:val="0"/>
              <w:divBdr>
                <w:top w:val="none" w:sz="0" w:space="0" w:color="auto"/>
                <w:left w:val="none" w:sz="0" w:space="0" w:color="auto"/>
                <w:bottom w:val="none" w:sz="0" w:space="0" w:color="auto"/>
                <w:right w:val="none" w:sz="0" w:space="0" w:color="auto"/>
              </w:divBdr>
            </w:div>
          </w:divsChild>
        </w:div>
        <w:div w:id="1724670127">
          <w:marLeft w:val="0"/>
          <w:marRight w:val="0"/>
          <w:marTop w:val="0"/>
          <w:marBottom w:val="0"/>
          <w:divBdr>
            <w:top w:val="none" w:sz="0" w:space="0" w:color="auto"/>
            <w:left w:val="none" w:sz="0" w:space="0" w:color="auto"/>
            <w:bottom w:val="none" w:sz="0" w:space="0" w:color="auto"/>
            <w:right w:val="none" w:sz="0" w:space="0" w:color="auto"/>
          </w:divBdr>
          <w:divsChild>
            <w:div w:id="120490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722179">
      <w:bodyDiv w:val="1"/>
      <w:marLeft w:val="0"/>
      <w:marRight w:val="0"/>
      <w:marTop w:val="0"/>
      <w:marBottom w:val="0"/>
      <w:divBdr>
        <w:top w:val="none" w:sz="0" w:space="0" w:color="auto"/>
        <w:left w:val="none" w:sz="0" w:space="0" w:color="auto"/>
        <w:bottom w:val="none" w:sz="0" w:space="0" w:color="auto"/>
        <w:right w:val="none" w:sz="0" w:space="0" w:color="auto"/>
      </w:divBdr>
    </w:div>
    <w:div w:id="193385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Wendellab/KokiaKirkii" TargetMode="External"/><Relationship Id="rId12" Type="http://schemas.openxmlformats.org/officeDocument/2006/relationships/hyperlink" Target="https://github.com/Wendellab/KokiaKirkii" TargetMode="External"/><Relationship Id="rId13" Type="http://schemas.openxmlformats.org/officeDocument/2006/relationships/hyperlink" Target="https://github.com/Wendellab/KokiaKirkii" TargetMode="External"/><Relationship Id="rId14" Type="http://schemas.openxmlformats.org/officeDocument/2006/relationships/hyperlink" Target="https://github.com/Wendellab/KokiaKirkii" TargetMode="External"/><Relationship Id="rId15" Type="http://schemas.openxmlformats.org/officeDocument/2006/relationships/hyperlink" Target="https://github.com/Wendellab/KokiaKirkii" TargetMode="Externa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https://github.com/Wendellab/KokiaKirki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F992CB-5B38-E14B-9C3C-98B259B1E8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TotalTime>
  <Pages>15</Pages>
  <Words>8072</Words>
  <Characters>46014</Characters>
  <Application>Microsoft Macintosh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over, Corrinne E [EEOBS]</dc:creator>
  <cp:keywords/>
  <dc:description/>
  <cp:lastModifiedBy>Justin</cp:lastModifiedBy>
  <cp:revision>9</cp:revision>
  <dcterms:created xsi:type="dcterms:W3CDTF">2017-07-14T21:26:00Z</dcterms:created>
  <dcterms:modified xsi:type="dcterms:W3CDTF">2017-07-19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71ddf7-bf4b-317d-af57-37455d97b4e7</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